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4C61077" w14:textId="77777777" w:rsidR="001164D9" w:rsidRPr="009C2A6B" w:rsidRDefault="001164D9" w:rsidP="001164D9">
      <w:r>
        <w:rPr>
          <w:b/>
          <w:bCs/>
        </w:rPr>
        <w:t>Supplemental table 1: Species used in this study, their origin and number of salivary glands dissected</w:t>
      </w:r>
    </w:p>
    <w:p w14:paraId="1D7296AD" w14:textId="77777777" w:rsidR="001164D9" w:rsidRDefault="001164D9" w:rsidP="001164D9">
      <w:r>
        <w:t xml:space="preserve"> </w:t>
      </w:r>
    </w:p>
    <w:p w14:paraId="500B1E79" w14:textId="50966CA8" w:rsidR="001164D9" w:rsidRDefault="001164D9" w:rsidP="001164D9">
      <w:r>
        <w:t xml:space="preserve">(1) </w:t>
      </w:r>
      <w:r>
        <w:rPr>
          <w:i/>
        </w:rPr>
        <w:t xml:space="preserve">An. darlingi </w:t>
      </w:r>
      <w:r>
        <w:t>collected in Casa do Peri</w:t>
      </w:r>
      <w:bookmarkStart w:id="0" w:name="_Hlk522625489"/>
      <w:r>
        <w:t xml:space="preserve">, </w:t>
      </w:r>
      <w:r w:rsidR="005077E3">
        <w:t>District of Coração, Municipality</w:t>
      </w:r>
      <w:r w:rsidR="00A81291">
        <w:t xml:space="preserve"> </w:t>
      </w:r>
      <w:bookmarkEnd w:id="0"/>
      <w:r w:rsidR="00A81291">
        <w:t xml:space="preserve">of </w:t>
      </w:r>
      <w:r>
        <w:t>Macapá, Amapá State (81 pairs)</w:t>
      </w:r>
    </w:p>
    <w:p w14:paraId="559CE791" w14:textId="43153208" w:rsidR="001164D9" w:rsidRDefault="001164D9" w:rsidP="001164D9">
      <w:r>
        <w:t xml:space="preserve">(2) </w:t>
      </w:r>
      <w:r>
        <w:rPr>
          <w:i/>
        </w:rPr>
        <w:t xml:space="preserve">An. darlingi </w:t>
      </w:r>
      <w:r>
        <w:t xml:space="preserve">collected in Sitio Ryfran, </w:t>
      </w:r>
      <w:r w:rsidR="00307C25">
        <w:t>Ramal do Brasileirinho</w:t>
      </w:r>
      <w:r w:rsidR="00A81291">
        <w:t xml:space="preserve">, </w:t>
      </w:r>
      <w:r w:rsidR="00433271">
        <w:t xml:space="preserve">outskirts of </w:t>
      </w:r>
      <w:r>
        <w:t>Manaus, Amazonas State (97 pairs)</w:t>
      </w:r>
    </w:p>
    <w:p w14:paraId="7F6C76D2" w14:textId="0A4626BC" w:rsidR="001164D9" w:rsidRDefault="001164D9" w:rsidP="001164D9">
      <w:r>
        <w:t xml:space="preserve">(3) </w:t>
      </w:r>
      <w:r>
        <w:rPr>
          <w:i/>
        </w:rPr>
        <w:t xml:space="preserve">An. braziliensis </w:t>
      </w:r>
      <w:r>
        <w:t xml:space="preserve">collected in Trilho do Trem, </w:t>
      </w:r>
      <w:r w:rsidR="00433271">
        <w:t>outskirts</w:t>
      </w:r>
      <w:r w:rsidR="00307C25">
        <w:t xml:space="preserve"> of </w:t>
      </w:r>
      <w:r>
        <w:t>Macapá, Amapá State (80 pairs)</w:t>
      </w:r>
    </w:p>
    <w:p w14:paraId="7F174BA0" w14:textId="494A5203" w:rsidR="001164D9" w:rsidRDefault="001164D9" w:rsidP="001164D9">
      <w:r>
        <w:t xml:space="preserve">(4) </w:t>
      </w:r>
      <w:r>
        <w:rPr>
          <w:i/>
        </w:rPr>
        <w:t xml:space="preserve">An. marajoara </w:t>
      </w:r>
      <w:r>
        <w:t>collected in Santa Bárbara</w:t>
      </w:r>
      <w:r w:rsidR="00307C25">
        <w:t xml:space="preserve"> Farm</w:t>
      </w:r>
      <w:r>
        <w:t xml:space="preserve">, </w:t>
      </w:r>
      <w:r w:rsidR="00307C25">
        <w:t xml:space="preserve">Municipality of </w:t>
      </w:r>
      <w:r>
        <w:t>Macapá, Amapá State (80 pairs</w:t>
      </w:r>
      <w:r w:rsidR="00CE0FAD">
        <w:t>)</w:t>
      </w:r>
    </w:p>
    <w:p w14:paraId="3BBD2459" w14:textId="14278ADC" w:rsidR="001164D9" w:rsidRDefault="001164D9" w:rsidP="001164D9">
      <w:r>
        <w:t xml:space="preserve">(5) </w:t>
      </w:r>
      <w:r>
        <w:rPr>
          <w:i/>
        </w:rPr>
        <w:t>An. nuneztovari</w:t>
      </w:r>
      <w:r>
        <w:t xml:space="preserve"> collected in Ramal do Sampaio, Autazes, Amazonas </w:t>
      </w:r>
      <w:r w:rsidR="00307C25">
        <w:t>S</w:t>
      </w:r>
      <w:r>
        <w:t>tate (84 pairs from F1 reared in the lab)</w:t>
      </w:r>
    </w:p>
    <w:p w14:paraId="62284179" w14:textId="0D179902" w:rsidR="001164D9" w:rsidRDefault="001164D9" w:rsidP="001164D9">
      <w:r>
        <w:t xml:space="preserve">(6) </w:t>
      </w:r>
      <w:r>
        <w:rPr>
          <w:i/>
        </w:rPr>
        <w:t>An. triannulatus</w:t>
      </w:r>
      <w:r>
        <w:t xml:space="preserve"> collected in Santa Bárbara</w:t>
      </w:r>
      <w:r w:rsidR="00307C25">
        <w:t xml:space="preserve"> Farm</w:t>
      </w:r>
      <w:r>
        <w:t xml:space="preserve">, </w:t>
      </w:r>
      <w:r w:rsidR="00307C25">
        <w:t xml:space="preserve">Municipality of </w:t>
      </w:r>
      <w:r>
        <w:t>Macapá, Amapá State (80 pairs)</w:t>
      </w:r>
    </w:p>
    <w:p w14:paraId="3D64A250" w14:textId="77777777" w:rsidR="001164D9" w:rsidRDefault="001164D9" w:rsidP="009C2A6B">
      <w:pPr>
        <w:rPr>
          <w:b/>
          <w:bCs/>
        </w:rPr>
      </w:pPr>
    </w:p>
    <w:p w14:paraId="58B3AB5B" w14:textId="77777777" w:rsidR="00532E52" w:rsidRDefault="00532E52" w:rsidP="00532E52">
      <w:pPr>
        <w:rPr>
          <w:b/>
        </w:rPr>
      </w:pPr>
      <w:r>
        <w:rPr>
          <w:b/>
        </w:rPr>
        <w:t xml:space="preserve">Supplemental table 2: NCBI accessions for Bioproject ID: </w:t>
      </w:r>
      <w:r w:rsidRPr="00532E52">
        <w:rPr>
          <w:b/>
        </w:rPr>
        <w:t>PRJNA428765</w:t>
      </w:r>
    </w:p>
    <w:tbl>
      <w:tblPr>
        <w:tblW w:w="10344" w:type="dxa"/>
        <w:tblLook w:val="04A0" w:firstRow="1" w:lastRow="0" w:firstColumn="1" w:lastColumn="0" w:noHBand="0" w:noVBand="1"/>
      </w:tblPr>
      <w:tblGrid>
        <w:gridCol w:w="3160"/>
        <w:gridCol w:w="1840"/>
        <w:gridCol w:w="1720"/>
        <w:gridCol w:w="1824"/>
        <w:gridCol w:w="1800"/>
      </w:tblGrid>
      <w:tr w:rsidR="00532E52" w:rsidRPr="00532E52" w14:paraId="406AC394" w14:textId="77777777" w:rsidTr="00596481">
        <w:trPr>
          <w:trHeight w:val="864"/>
        </w:trPr>
        <w:tc>
          <w:tcPr>
            <w:tcW w:w="31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FC1A928" w14:textId="77777777" w:rsidR="00532E52" w:rsidRPr="00532E52" w:rsidRDefault="00532E52" w:rsidP="00D82D2C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532E52">
              <w:rPr>
                <w:rFonts w:ascii="Calibri" w:eastAsia="Times New Roman" w:hAnsi="Calibri" w:cs="Calibri"/>
                <w:b/>
                <w:bCs/>
                <w:color w:val="000000"/>
              </w:rPr>
              <w:t>Species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3836156" w14:textId="77777777" w:rsidR="00532E52" w:rsidRPr="00532E52" w:rsidRDefault="00532E52" w:rsidP="00D82D2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532E52">
              <w:rPr>
                <w:rFonts w:ascii="Calibri" w:eastAsia="Times New Roman" w:hAnsi="Calibri" w:cs="Calibri"/>
                <w:b/>
                <w:bCs/>
                <w:color w:val="000000"/>
              </w:rPr>
              <w:t>Biosample</w:t>
            </w:r>
          </w:p>
        </w:tc>
        <w:tc>
          <w:tcPr>
            <w:tcW w:w="17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239F92F" w14:textId="77777777" w:rsidR="00532E52" w:rsidRPr="00532E52" w:rsidRDefault="00532E52" w:rsidP="00D82D2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532E52">
              <w:rPr>
                <w:rFonts w:ascii="Calibri" w:eastAsia="Times New Roman" w:hAnsi="Calibri" w:cs="Calibri"/>
                <w:b/>
                <w:bCs/>
                <w:color w:val="000000"/>
              </w:rPr>
              <w:t>Reads</w:t>
            </w:r>
          </w:p>
        </w:tc>
        <w:tc>
          <w:tcPr>
            <w:tcW w:w="182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5194ADB" w14:textId="77777777" w:rsidR="00532E52" w:rsidRPr="00532E52" w:rsidRDefault="00532E52" w:rsidP="00D82D2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532E52">
              <w:rPr>
                <w:rFonts w:ascii="Calibri" w:eastAsia="Times New Roman" w:hAnsi="Calibri" w:cs="Calibri"/>
                <w:b/>
                <w:bCs/>
                <w:color w:val="000000"/>
              </w:rPr>
              <w:t xml:space="preserve">TSA 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65971AC" w14:textId="77777777" w:rsidR="00532E52" w:rsidRPr="00532E52" w:rsidRDefault="00532E52" w:rsidP="00D82D2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532E52">
              <w:rPr>
                <w:rFonts w:ascii="Calibri" w:eastAsia="Times New Roman" w:hAnsi="Calibri" w:cs="Calibri"/>
                <w:b/>
                <w:bCs/>
                <w:color w:val="000000"/>
              </w:rPr>
              <w:t>Number of submitted CDS</w:t>
            </w:r>
          </w:p>
        </w:tc>
      </w:tr>
      <w:tr w:rsidR="00532E52" w:rsidRPr="00532E52" w14:paraId="1E436A3B" w14:textId="77777777" w:rsidTr="00596481">
        <w:trPr>
          <w:trHeight w:val="288"/>
        </w:trPr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DDD46A" w14:textId="77777777" w:rsidR="00532E52" w:rsidRPr="00532E52" w:rsidRDefault="00532E52" w:rsidP="00D82D2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</w:rPr>
            </w:pPr>
            <w:r w:rsidRPr="00532E52">
              <w:rPr>
                <w:rFonts w:ascii="Calibri" w:eastAsia="Times New Roman" w:hAnsi="Calibri" w:cs="Calibri"/>
                <w:i/>
                <w:color w:val="000000"/>
              </w:rPr>
              <w:t>Anopheles nuneztovari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2AC393" w14:textId="77777777" w:rsidR="00532E52" w:rsidRPr="00532E52" w:rsidRDefault="00F4355C" w:rsidP="00D82D2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563C1"/>
                <w:u w:val="single"/>
              </w:rPr>
            </w:pPr>
            <w:hyperlink r:id="rId7" w:tgtFrame="_parent" w:history="1">
              <w:r w:rsidR="00532E52" w:rsidRPr="00532E52">
                <w:rPr>
                  <w:rFonts w:ascii="Calibri" w:eastAsia="Times New Roman" w:hAnsi="Calibri" w:cs="Calibri"/>
                  <w:color w:val="0563C1"/>
                  <w:u w:val="single"/>
                </w:rPr>
                <w:t>SAMN08332483</w:t>
              </w:r>
            </w:hyperlink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9D8272" w14:textId="77777777" w:rsidR="00532E52" w:rsidRPr="00532E52" w:rsidRDefault="00F4355C" w:rsidP="00D82D2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hyperlink r:id="rId8" w:tgtFrame="_parent" w:history="1">
              <w:r w:rsidR="00532E52" w:rsidRPr="00532E52">
                <w:rPr>
                  <w:rFonts w:ascii="Calibri" w:eastAsia="Times New Roman" w:hAnsi="Calibri" w:cs="Calibri"/>
                  <w:color w:val="000000"/>
                </w:rPr>
                <w:t>SRR6471062</w:t>
              </w:r>
            </w:hyperlink>
          </w:p>
        </w:tc>
        <w:tc>
          <w:tcPr>
            <w:tcW w:w="1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A2110C" w14:textId="4EA2EA62" w:rsidR="00532E52" w:rsidRPr="00532E52" w:rsidRDefault="00596481" w:rsidP="00D82D2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96481">
              <w:rPr>
                <w:rFonts w:ascii="Calibri" w:eastAsia="Times New Roman" w:hAnsi="Calibri" w:cs="Calibri"/>
                <w:color w:val="000000"/>
              </w:rPr>
              <w:t>GGFF00000000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74FE10" w14:textId="10735186" w:rsidR="00532E52" w:rsidRPr="00532E52" w:rsidRDefault="00596481" w:rsidP="00D82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284</w:t>
            </w:r>
          </w:p>
        </w:tc>
      </w:tr>
      <w:tr w:rsidR="00532E52" w:rsidRPr="00532E52" w14:paraId="091DECE6" w14:textId="77777777" w:rsidTr="00596481">
        <w:trPr>
          <w:trHeight w:val="288"/>
        </w:trPr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4F18AD" w14:textId="77777777" w:rsidR="00532E52" w:rsidRPr="00532E52" w:rsidRDefault="00532E52" w:rsidP="00D82D2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</w:rPr>
            </w:pPr>
            <w:r w:rsidRPr="00532E52">
              <w:rPr>
                <w:rFonts w:ascii="Calibri" w:eastAsia="Times New Roman" w:hAnsi="Calibri" w:cs="Calibri"/>
                <w:i/>
                <w:color w:val="000000"/>
              </w:rPr>
              <w:t xml:space="preserve">Anopheles darlingi </w:t>
            </w:r>
            <w:r w:rsidRPr="00532E52">
              <w:rPr>
                <w:rFonts w:ascii="Calibri" w:eastAsia="Times New Roman" w:hAnsi="Calibri" w:cs="Calibri"/>
                <w:color w:val="000000"/>
              </w:rPr>
              <w:t>from Ryfran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726403" w14:textId="77777777" w:rsidR="00532E52" w:rsidRPr="00532E52" w:rsidRDefault="00F4355C" w:rsidP="00D82D2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563C1"/>
                <w:u w:val="single"/>
              </w:rPr>
            </w:pPr>
            <w:hyperlink r:id="rId9" w:tgtFrame="_parent" w:history="1">
              <w:r w:rsidR="00532E52" w:rsidRPr="00532E52">
                <w:rPr>
                  <w:rFonts w:ascii="Calibri" w:eastAsia="Times New Roman" w:hAnsi="Calibri" w:cs="Calibri"/>
                  <w:color w:val="0563C1"/>
                  <w:u w:val="single"/>
                </w:rPr>
                <w:t>SAMN08332484</w:t>
              </w:r>
            </w:hyperlink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73A5A6" w14:textId="77777777" w:rsidR="00532E52" w:rsidRPr="00532E52" w:rsidRDefault="00F4355C" w:rsidP="00D82D2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hyperlink r:id="rId10" w:tgtFrame="_parent" w:history="1">
              <w:r w:rsidR="00532E52" w:rsidRPr="00532E52">
                <w:rPr>
                  <w:rFonts w:ascii="Calibri" w:eastAsia="Times New Roman" w:hAnsi="Calibri" w:cs="Calibri"/>
                  <w:color w:val="000000"/>
                </w:rPr>
                <w:t>SRR6471061</w:t>
              </w:r>
            </w:hyperlink>
          </w:p>
        </w:tc>
        <w:tc>
          <w:tcPr>
            <w:tcW w:w="1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A6B3FC" w14:textId="77777777" w:rsidR="00532E52" w:rsidRPr="00532E52" w:rsidRDefault="00532E52" w:rsidP="00D82D2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53ACEE" w14:textId="77777777" w:rsidR="00532E52" w:rsidRPr="00532E52" w:rsidRDefault="00532E52" w:rsidP="00D82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532E52" w:rsidRPr="00532E52" w14:paraId="6E0237C2" w14:textId="77777777" w:rsidTr="00596481">
        <w:trPr>
          <w:trHeight w:val="288"/>
        </w:trPr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15DD23" w14:textId="77777777" w:rsidR="00532E52" w:rsidRPr="00532E52" w:rsidRDefault="00532E52" w:rsidP="00D82D2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</w:rPr>
            </w:pPr>
            <w:r w:rsidRPr="00532E52">
              <w:rPr>
                <w:rFonts w:ascii="Calibri" w:eastAsia="Times New Roman" w:hAnsi="Calibri" w:cs="Calibri"/>
                <w:i/>
                <w:color w:val="000000"/>
              </w:rPr>
              <w:t xml:space="preserve">Anopheles darlingi </w:t>
            </w:r>
            <w:r w:rsidRPr="00532E52">
              <w:rPr>
                <w:rFonts w:ascii="Calibri" w:eastAsia="Times New Roman" w:hAnsi="Calibri" w:cs="Calibri"/>
                <w:color w:val="000000"/>
              </w:rPr>
              <w:t>from Peri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D180A6" w14:textId="77777777" w:rsidR="00532E52" w:rsidRPr="00532E52" w:rsidRDefault="00F4355C" w:rsidP="00D82D2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563C1"/>
                <w:u w:val="single"/>
              </w:rPr>
            </w:pPr>
            <w:hyperlink r:id="rId11" w:tgtFrame="_parent" w:history="1">
              <w:r w:rsidR="00532E52" w:rsidRPr="00532E52">
                <w:rPr>
                  <w:rFonts w:ascii="Calibri" w:eastAsia="Times New Roman" w:hAnsi="Calibri" w:cs="Calibri"/>
                  <w:color w:val="0563C1"/>
                  <w:u w:val="single"/>
                </w:rPr>
                <w:t>SAMN08332485</w:t>
              </w:r>
            </w:hyperlink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414096" w14:textId="77777777" w:rsidR="00532E52" w:rsidRPr="00532E52" w:rsidRDefault="00F4355C" w:rsidP="00D82D2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hyperlink r:id="rId12" w:tgtFrame="_parent" w:history="1">
              <w:r w:rsidR="00532E52" w:rsidRPr="00532E52">
                <w:rPr>
                  <w:rFonts w:ascii="Calibri" w:eastAsia="Times New Roman" w:hAnsi="Calibri" w:cs="Calibri"/>
                  <w:color w:val="000000"/>
                </w:rPr>
                <w:t>SRR6471060</w:t>
              </w:r>
            </w:hyperlink>
          </w:p>
        </w:tc>
        <w:tc>
          <w:tcPr>
            <w:tcW w:w="1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57A3FD" w14:textId="2C731131" w:rsidR="00532E52" w:rsidRPr="00532E52" w:rsidRDefault="00596481" w:rsidP="00D82D2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96481">
              <w:rPr>
                <w:rFonts w:ascii="Calibri" w:eastAsia="Times New Roman" w:hAnsi="Calibri" w:cs="Calibri"/>
                <w:color w:val="000000"/>
              </w:rPr>
              <w:t>GGFL00000000</w:t>
            </w:r>
            <w:r>
              <w:rPr>
                <w:rFonts w:ascii="Calibri" w:eastAsia="Times New Roman" w:hAnsi="Calibri" w:cs="Calibri"/>
                <w:color w:val="000000"/>
              </w:rPr>
              <w:t xml:space="preserve"> *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3B1785" w14:textId="110861F7" w:rsidR="00532E52" w:rsidRPr="00532E52" w:rsidRDefault="00596481" w:rsidP="00D82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6,305</w:t>
            </w:r>
          </w:p>
        </w:tc>
      </w:tr>
      <w:tr w:rsidR="00532E52" w:rsidRPr="00532E52" w14:paraId="084C3900" w14:textId="77777777" w:rsidTr="00596481">
        <w:trPr>
          <w:trHeight w:val="288"/>
        </w:trPr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2203A3" w14:textId="77777777" w:rsidR="00532E52" w:rsidRPr="00532E52" w:rsidRDefault="00532E52" w:rsidP="00D82D2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</w:rPr>
            </w:pPr>
            <w:r w:rsidRPr="00532E52">
              <w:rPr>
                <w:rFonts w:ascii="Calibri" w:eastAsia="Times New Roman" w:hAnsi="Calibri" w:cs="Calibri"/>
                <w:i/>
                <w:color w:val="000000"/>
              </w:rPr>
              <w:t>Anopheles braziliensis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F26F4A" w14:textId="77777777" w:rsidR="00532E52" w:rsidRPr="00532E52" w:rsidRDefault="00F4355C" w:rsidP="00D82D2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563C1"/>
                <w:u w:val="single"/>
              </w:rPr>
            </w:pPr>
            <w:hyperlink r:id="rId13" w:tgtFrame="_parent" w:history="1">
              <w:r w:rsidR="00532E52" w:rsidRPr="00532E52">
                <w:rPr>
                  <w:rFonts w:ascii="Calibri" w:eastAsia="Times New Roman" w:hAnsi="Calibri" w:cs="Calibri"/>
                  <w:color w:val="0563C1"/>
                  <w:u w:val="single"/>
                </w:rPr>
                <w:t>SAMN08332486</w:t>
              </w:r>
            </w:hyperlink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A43304" w14:textId="77777777" w:rsidR="00532E52" w:rsidRPr="00532E52" w:rsidRDefault="00F4355C" w:rsidP="00D82D2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hyperlink r:id="rId14" w:tgtFrame="_parent" w:history="1">
              <w:r w:rsidR="00532E52" w:rsidRPr="00532E52">
                <w:rPr>
                  <w:rFonts w:ascii="Calibri" w:eastAsia="Times New Roman" w:hAnsi="Calibri" w:cs="Calibri"/>
                  <w:color w:val="000000"/>
                </w:rPr>
                <w:t>SRR6471059</w:t>
              </w:r>
            </w:hyperlink>
          </w:p>
        </w:tc>
        <w:tc>
          <w:tcPr>
            <w:tcW w:w="1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45DEB9" w14:textId="479B66C9" w:rsidR="00532E52" w:rsidRPr="00532E52" w:rsidRDefault="00360101" w:rsidP="00D82D2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360101">
              <w:rPr>
                <w:rFonts w:ascii="Calibri" w:eastAsia="Times New Roman" w:hAnsi="Calibri" w:cs="Calibri"/>
                <w:color w:val="000000"/>
              </w:rPr>
              <w:t>GGFM00000000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7E1083" w14:textId="4986A7A1" w:rsidR="00532E52" w:rsidRPr="00532E52" w:rsidRDefault="00360101" w:rsidP="00D82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2,570</w:t>
            </w:r>
          </w:p>
        </w:tc>
      </w:tr>
      <w:tr w:rsidR="00532E52" w:rsidRPr="00532E52" w14:paraId="0E117033" w14:textId="77777777" w:rsidTr="00596481">
        <w:trPr>
          <w:trHeight w:val="288"/>
        </w:trPr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336C72" w14:textId="77777777" w:rsidR="00532E52" w:rsidRPr="00532E52" w:rsidRDefault="00532E52" w:rsidP="00D82D2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</w:rPr>
            </w:pPr>
            <w:r w:rsidRPr="00532E52">
              <w:rPr>
                <w:rFonts w:ascii="Calibri" w:eastAsia="Times New Roman" w:hAnsi="Calibri" w:cs="Calibri"/>
                <w:i/>
                <w:color w:val="000000"/>
              </w:rPr>
              <w:t>Anopheles marajoara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D43B24" w14:textId="77777777" w:rsidR="00532E52" w:rsidRPr="00532E52" w:rsidRDefault="00F4355C" w:rsidP="00D82D2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563C1"/>
                <w:u w:val="single"/>
              </w:rPr>
            </w:pPr>
            <w:hyperlink r:id="rId15" w:tgtFrame="_parent" w:history="1">
              <w:r w:rsidR="00532E52" w:rsidRPr="00532E52">
                <w:rPr>
                  <w:rFonts w:ascii="Calibri" w:eastAsia="Times New Roman" w:hAnsi="Calibri" w:cs="Calibri"/>
                  <w:color w:val="0563C1"/>
                  <w:u w:val="single"/>
                </w:rPr>
                <w:t>SAMN08332487</w:t>
              </w:r>
            </w:hyperlink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ED92F1" w14:textId="77777777" w:rsidR="00532E52" w:rsidRPr="00532E52" w:rsidRDefault="00F4355C" w:rsidP="00D82D2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hyperlink r:id="rId16" w:tgtFrame="_parent" w:history="1">
              <w:r w:rsidR="00532E52" w:rsidRPr="00532E52">
                <w:rPr>
                  <w:rFonts w:ascii="Calibri" w:eastAsia="Times New Roman" w:hAnsi="Calibri" w:cs="Calibri"/>
                  <w:color w:val="000000"/>
                </w:rPr>
                <w:t>SRR6471058</w:t>
              </w:r>
            </w:hyperlink>
          </w:p>
        </w:tc>
        <w:tc>
          <w:tcPr>
            <w:tcW w:w="1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2B109A" w14:textId="253032F0" w:rsidR="00532E52" w:rsidRPr="00532E52" w:rsidRDefault="00596481" w:rsidP="00D82D2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596481">
              <w:rPr>
                <w:rFonts w:ascii="Calibri" w:eastAsia="Times New Roman" w:hAnsi="Calibri" w:cs="Calibri"/>
                <w:color w:val="000000"/>
              </w:rPr>
              <w:t>GGFJ00000000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28B0C0" w14:textId="2462AD39" w:rsidR="00532E52" w:rsidRPr="00532E52" w:rsidRDefault="00596481" w:rsidP="00D82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5,037</w:t>
            </w:r>
          </w:p>
        </w:tc>
      </w:tr>
      <w:tr w:rsidR="00532E52" w:rsidRPr="00532E52" w14:paraId="38F7A72A" w14:textId="77777777" w:rsidTr="00596481">
        <w:trPr>
          <w:trHeight w:val="288"/>
        </w:trPr>
        <w:tc>
          <w:tcPr>
            <w:tcW w:w="3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09FBB7" w14:textId="77777777" w:rsidR="00532E52" w:rsidRPr="00532E52" w:rsidRDefault="00532E52" w:rsidP="00D82D2C">
            <w:pPr>
              <w:spacing w:after="0" w:line="240" w:lineRule="auto"/>
              <w:rPr>
                <w:rFonts w:ascii="Calibri" w:eastAsia="Times New Roman" w:hAnsi="Calibri" w:cs="Calibri"/>
                <w:i/>
                <w:color w:val="000000"/>
              </w:rPr>
            </w:pPr>
            <w:r w:rsidRPr="00532E52">
              <w:rPr>
                <w:rFonts w:ascii="Calibri" w:eastAsia="Times New Roman" w:hAnsi="Calibri" w:cs="Calibri"/>
                <w:i/>
                <w:color w:val="000000"/>
              </w:rPr>
              <w:t>Anopheles triannulatus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0A753E" w14:textId="77777777" w:rsidR="00532E52" w:rsidRPr="00532E52" w:rsidRDefault="00F4355C" w:rsidP="00D82D2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563C1"/>
                <w:u w:val="single"/>
              </w:rPr>
            </w:pPr>
            <w:hyperlink r:id="rId17" w:tgtFrame="_parent" w:history="1">
              <w:r w:rsidR="00532E52" w:rsidRPr="00532E52">
                <w:rPr>
                  <w:rFonts w:ascii="Calibri" w:eastAsia="Times New Roman" w:hAnsi="Calibri" w:cs="Calibri"/>
                  <w:color w:val="0563C1"/>
                  <w:u w:val="single"/>
                </w:rPr>
                <w:t>SAMN08332488</w:t>
              </w:r>
            </w:hyperlink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40BC97" w14:textId="77777777" w:rsidR="00532E52" w:rsidRPr="00532E52" w:rsidRDefault="00F4355C" w:rsidP="00D82D2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hyperlink r:id="rId18" w:tgtFrame="_parent" w:history="1">
              <w:r w:rsidR="00532E52" w:rsidRPr="00532E52">
                <w:rPr>
                  <w:rFonts w:ascii="Calibri" w:eastAsia="Times New Roman" w:hAnsi="Calibri" w:cs="Calibri"/>
                  <w:color w:val="000000"/>
                </w:rPr>
                <w:t>SRR6471057</w:t>
              </w:r>
            </w:hyperlink>
          </w:p>
        </w:tc>
        <w:tc>
          <w:tcPr>
            <w:tcW w:w="1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8FCA71" w14:textId="790B02D3" w:rsidR="00532E52" w:rsidRPr="00532E52" w:rsidRDefault="00D82D2C" w:rsidP="00D82D2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82D2C">
              <w:rPr>
                <w:rFonts w:ascii="Calibri" w:eastAsia="Times New Roman" w:hAnsi="Calibri" w:cs="Calibri"/>
                <w:color w:val="000000"/>
              </w:rPr>
              <w:t>GGFK01000001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5625DF" w14:textId="4EECDDCD" w:rsidR="00532E52" w:rsidRPr="00532E52" w:rsidRDefault="00EC25F4" w:rsidP="00D82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15,820</w:t>
            </w:r>
          </w:p>
        </w:tc>
      </w:tr>
    </w:tbl>
    <w:p w14:paraId="0FD4D738" w14:textId="77777777" w:rsidR="00532E52" w:rsidRPr="00532E52" w:rsidRDefault="00532E52" w:rsidP="00532E52"/>
    <w:p w14:paraId="73513477" w14:textId="4DD9B211" w:rsidR="00532E52" w:rsidRPr="00596481" w:rsidRDefault="00596481" w:rsidP="009C2A6B">
      <w:pPr>
        <w:rPr>
          <w:b/>
          <w:bCs/>
        </w:rPr>
      </w:pPr>
      <w:r>
        <w:rPr>
          <w:b/>
          <w:bCs/>
        </w:rPr>
        <w:t>*</w:t>
      </w:r>
      <w:r w:rsidRPr="00596481">
        <w:rPr>
          <w:bCs/>
        </w:rPr>
        <w:t xml:space="preserve"> Submitted a single file for both </w:t>
      </w:r>
      <w:r w:rsidRPr="00596481">
        <w:rPr>
          <w:bCs/>
          <w:i/>
        </w:rPr>
        <w:t>An</w:t>
      </w:r>
      <w:r w:rsidR="00360101">
        <w:rPr>
          <w:bCs/>
          <w:i/>
        </w:rPr>
        <w:t>.</w:t>
      </w:r>
      <w:r w:rsidRPr="00596481">
        <w:rPr>
          <w:bCs/>
          <w:i/>
        </w:rPr>
        <w:t xml:space="preserve"> darlingi</w:t>
      </w:r>
      <w:r w:rsidRPr="00596481">
        <w:rPr>
          <w:bCs/>
        </w:rPr>
        <w:t xml:space="preserve"> libraries</w:t>
      </w:r>
    </w:p>
    <w:p w14:paraId="2F5CCD89" w14:textId="549D6D94" w:rsidR="00433271" w:rsidRDefault="00532E52">
      <w:pPr>
        <w:rPr>
          <w:b/>
          <w:bCs/>
        </w:rPr>
      </w:pPr>
      <w:r>
        <w:rPr>
          <w:b/>
          <w:bCs/>
        </w:rPr>
        <w:br w:type="page"/>
      </w:r>
    </w:p>
    <w:p w14:paraId="51D5975A" w14:textId="77777777" w:rsidR="009C2A6B" w:rsidRPr="009C2A6B" w:rsidRDefault="009C2A6B" w:rsidP="009C2A6B">
      <w:r>
        <w:rPr>
          <w:b/>
          <w:bCs/>
        </w:rPr>
        <w:lastRenderedPageBreak/>
        <w:t xml:space="preserve">Supplemental table </w:t>
      </w:r>
      <w:r w:rsidR="00532E52">
        <w:rPr>
          <w:b/>
          <w:bCs/>
        </w:rPr>
        <w:t>3</w:t>
      </w:r>
      <w:r>
        <w:rPr>
          <w:b/>
          <w:bCs/>
        </w:rPr>
        <w:t>: Read statistics following primer removal and tips with quality smaller than 20</w:t>
      </w:r>
    </w:p>
    <w:tbl>
      <w:tblPr>
        <w:tblW w:w="10252" w:type="dxa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1612"/>
        <w:gridCol w:w="1260"/>
        <w:gridCol w:w="1623"/>
        <w:gridCol w:w="1260"/>
        <w:gridCol w:w="1170"/>
        <w:gridCol w:w="810"/>
        <w:gridCol w:w="1257"/>
        <w:gridCol w:w="1260"/>
      </w:tblGrid>
      <w:tr w:rsidR="00061956" w:rsidRPr="009C2A6B" w14:paraId="1ADE1EAF" w14:textId="77777777" w:rsidTr="001E5FA4">
        <w:trPr>
          <w:trHeight w:val="836"/>
        </w:trPr>
        <w:tc>
          <w:tcPr>
            <w:tcW w:w="161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A1C2E2B" w14:textId="77777777" w:rsidR="00061956" w:rsidRDefault="00061956" w:rsidP="001E5FA4">
            <w:pPr>
              <w:rPr>
                <w:rFonts w:ascii="Calibri" w:hAnsi="Calibri"/>
                <w:b/>
                <w:bCs/>
                <w:color w:val="000000"/>
              </w:rPr>
            </w:pPr>
            <w:r>
              <w:rPr>
                <w:rFonts w:ascii="Calibri" w:hAnsi="Calibri"/>
                <w:b/>
                <w:bCs/>
                <w:color w:val="000000"/>
              </w:rPr>
              <w:t>Library name</w:t>
            </w:r>
          </w:p>
        </w:tc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623CC42" w14:textId="77777777" w:rsidR="00061956" w:rsidRDefault="00061956" w:rsidP="001E5FA4">
            <w:pPr>
              <w:jc w:val="center"/>
              <w:rPr>
                <w:rFonts w:ascii="Calibri" w:hAnsi="Calibri"/>
                <w:b/>
                <w:bCs/>
                <w:color w:val="000000"/>
              </w:rPr>
            </w:pPr>
            <w:r>
              <w:rPr>
                <w:rFonts w:ascii="Calibri" w:hAnsi="Calibri"/>
                <w:b/>
                <w:bCs/>
                <w:color w:val="000000"/>
              </w:rPr>
              <w:t>Total number of sequences</w:t>
            </w:r>
          </w:p>
        </w:tc>
        <w:tc>
          <w:tcPr>
            <w:tcW w:w="16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65FF95C" w14:textId="77777777" w:rsidR="00061956" w:rsidRDefault="00061956" w:rsidP="001E5FA4">
            <w:pPr>
              <w:jc w:val="center"/>
              <w:rPr>
                <w:rFonts w:ascii="Calibri" w:hAnsi="Calibri"/>
                <w:b/>
                <w:bCs/>
                <w:color w:val="000000"/>
              </w:rPr>
            </w:pPr>
            <w:r>
              <w:rPr>
                <w:rFonts w:ascii="Calibri" w:hAnsi="Calibri"/>
                <w:b/>
                <w:bCs/>
                <w:color w:val="000000"/>
              </w:rPr>
              <w:t>Total number of residues</w:t>
            </w:r>
          </w:p>
        </w:tc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AEE2227" w14:textId="77777777" w:rsidR="00061956" w:rsidRDefault="00061956" w:rsidP="001E5FA4">
            <w:pPr>
              <w:jc w:val="center"/>
              <w:rPr>
                <w:rFonts w:ascii="Calibri" w:hAnsi="Calibri"/>
                <w:b/>
                <w:bCs/>
                <w:color w:val="000000"/>
              </w:rPr>
            </w:pPr>
            <w:r>
              <w:rPr>
                <w:rFonts w:ascii="Calibri" w:hAnsi="Calibri"/>
                <w:b/>
                <w:bCs/>
                <w:color w:val="000000"/>
              </w:rPr>
              <w:t>Average length</w:t>
            </w:r>
          </w:p>
        </w:tc>
        <w:tc>
          <w:tcPr>
            <w:tcW w:w="117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CA102F0" w14:textId="77777777" w:rsidR="00061956" w:rsidRDefault="00061956" w:rsidP="001E5FA4">
            <w:pPr>
              <w:jc w:val="center"/>
              <w:rPr>
                <w:rFonts w:ascii="Calibri" w:hAnsi="Calibri"/>
                <w:b/>
                <w:bCs/>
                <w:color w:val="000000"/>
              </w:rPr>
            </w:pPr>
            <w:r>
              <w:rPr>
                <w:rFonts w:ascii="Calibri" w:hAnsi="Calibri"/>
                <w:b/>
                <w:bCs/>
                <w:color w:val="000000"/>
              </w:rPr>
              <w:t>Median size</w:t>
            </w:r>
          </w:p>
        </w:tc>
        <w:tc>
          <w:tcPr>
            <w:tcW w:w="81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7FAAA0C" w14:textId="77777777" w:rsidR="00061956" w:rsidRDefault="00061956" w:rsidP="001E5FA4">
            <w:pPr>
              <w:jc w:val="center"/>
              <w:rPr>
                <w:rFonts w:ascii="Calibri" w:hAnsi="Calibri"/>
                <w:b/>
                <w:bCs/>
                <w:color w:val="000000"/>
              </w:rPr>
            </w:pPr>
            <w:r>
              <w:rPr>
                <w:rFonts w:ascii="Calibri" w:hAnsi="Calibri"/>
                <w:b/>
                <w:bCs/>
                <w:color w:val="000000"/>
              </w:rPr>
              <w:t>L50</w:t>
            </w:r>
          </w:p>
        </w:tc>
        <w:tc>
          <w:tcPr>
            <w:tcW w:w="12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65A67AC" w14:textId="77777777" w:rsidR="00061956" w:rsidRDefault="00061956" w:rsidP="001E5FA4">
            <w:pPr>
              <w:jc w:val="center"/>
              <w:rPr>
                <w:rFonts w:ascii="Calibri" w:hAnsi="Calibri"/>
                <w:b/>
                <w:bCs/>
                <w:color w:val="000000"/>
              </w:rPr>
            </w:pPr>
            <w:r>
              <w:rPr>
                <w:rFonts w:ascii="Calibri" w:hAnsi="Calibri"/>
                <w:b/>
                <w:bCs/>
                <w:color w:val="000000"/>
              </w:rPr>
              <w:t>Smaller than 100 bp</w:t>
            </w:r>
          </w:p>
        </w:tc>
        <w:tc>
          <w:tcPr>
            <w:tcW w:w="12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5481F1A" w14:textId="77777777" w:rsidR="00061956" w:rsidRDefault="00061956" w:rsidP="001E5FA4">
            <w:pPr>
              <w:jc w:val="center"/>
              <w:rPr>
                <w:rFonts w:ascii="Calibri" w:hAnsi="Calibri"/>
                <w:b/>
                <w:bCs/>
                <w:color w:val="000000"/>
              </w:rPr>
            </w:pPr>
            <w:r>
              <w:rPr>
                <w:rFonts w:ascii="Calibri" w:hAnsi="Calibri"/>
                <w:b/>
                <w:bCs/>
                <w:color w:val="000000"/>
              </w:rPr>
              <w:t>Smaller sequence size</w:t>
            </w:r>
          </w:p>
        </w:tc>
      </w:tr>
      <w:tr w:rsidR="009C2A6B" w:rsidRPr="009C2A6B" w14:paraId="55B98171" w14:textId="77777777" w:rsidTr="009C2A6B">
        <w:trPr>
          <w:trHeight w:val="279"/>
        </w:trPr>
        <w:tc>
          <w:tcPr>
            <w:tcW w:w="1612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64BEB2D" w14:textId="77777777" w:rsidR="009C2A6B" w:rsidRPr="00061956" w:rsidRDefault="009C2A6B" w:rsidP="009C2A6B">
            <w:r w:rsidRPr="00061956">
              <w:t>Anda-peri (1)</w:t>
            </w:r>
          </w:p>
        </w:tc>
        <w:tc>
          <w:tcPr>
            <w:tcW w:w="1260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98A01C1" w14:textId="77777777" w:rsidR="009C2A6B" w:rsidRPr="00061956" w:rsidRDefault="009C2A6B" w:rsidP="001E5FA4">
            <w:pPr>
              <w:jc w:val="center"/>
            </w:pPr>
            <w:r w:rsidRPr="00061956">
              <w:t>147,564,265</w:t>
            </w:r>
          </w:p>
        </w:tc>
        <w:tc>
          <w:tcPr>
            <w:tcW w:w="1623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E720BDF" w14:textId="77777777" w:rsidR="009C2A6B" w:rsidRPr="00061956" w:rsidRDefault="009C2A6B" w:rsidP="001E5FA4">
            <w:pPr>
              <w:jc w:val="center"/>
            </w:pPr>
            <w:r w:rsidRPr="00061956">
              <w:t>18,274,737,685</w:t>
            </w:r>
          </w:p>
        </w:tc>
        <w:tc>
          <w:tcPr>
            <w:tcW w:w="1260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83E6424" w14:textId="77777777" w:rsidR="009C2A6B" w:rsidRPr="00061956" w:rsidRDefault="009C2A6B" w:rsidP="001E5FA4">
            <w:pPr>
              <w:jc w:val="center"/>
            </w:pPr>
            <w:r w:rsidRPr="00061956">
              <w:t>123.8426</w:t>
            </w:r>
          </w:p>
        </w:tc>
        <w:tc>
          <w:tcPr>
            <w:tcW w:w="1170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C94BC48" w14:textId="77777777" w:rsidR="009C2A6B" w:rsidRPr="00061956" w:rsidRDefault="009C2A6B" w:rsidP="001E5FA4">
            <w:pPr>
              <w:jc w:val="center"/>
            </w:pPr>
            <w:r w:rsidRPr="00061956">
              <w:t>125</w:t>
            </w:r>
          </w:p>
        </w:tc>
        <w:tc>
          <w:tcPr>
            <w:tcW w:w="810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107CBBB" w14:textId="77777777" w:rsidR="009C2A6B" w:rsidRPr="00061956" w:rsidRDefault="009C2A6B" w:rsidP="001E5FA4">
            <w:pPr>
              <w:jc w:val="center"/>
            </w:pPr>
            <w:r w:rsidRPr="00061956">
              <w:t>125</w:t>
            </w:r>
          </w:p>
        </w:tc>
        <w:tc>
          <w:tcPr>
            <w:tcW w:w="1257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31F99E7" w14:textId="77777777" w:rsidR="009C2A6B" w:rsidRPr="00061956" w:rsidRDefault="009C2A6B" w:rsidP="001E5FA4">
            <w:pPr>
              <w:jc w:val="center"/>
            </w:pPr>
            <w:r w:rsidRPr="00061956">
              <w:t>2,694,824</w:t>
            </w:r>
          </w:p>
        </w:tc>
        <w:tc>
          <w:tcPr>
            <w:tcW w:w="1260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E600C02" w14:textId="77777777" w:rsidR="009C2A6B" w:rsidRPr="00061956" w:rsidRDefault="009C2A6B" w:rsidP="001E5FA4">
            <w:pPr>
              <w:jc w:val="center"/>
            </w:pPr>
            <w:r w:rsidRPr="00061956">
              <w:t>30</w:t>
            </w:r>
          </w:p>
        </w:tc>
      </w:tr>
      <w:tr w:rsidR="009C2A6B" w:rsidRPr="009C2A6B" w14:paraId="67561237" w14:textId="77777777" w:rsidTr="009C2A6B">
        <w:trPr>
          <w:trHeight w:val="279"/>
        </w:trPr>
        <w:tc>
          <w:tcPr>
            <w:tcW w:w="16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8A7A84A" w14:textId="77777777" w:rsidR="009C2A6B" w:rsidRPr="00061956" w:rsidRDefault="009C2A6B" w:rsidP="009C2A6B">
            <w:r w:rsidRPr="00061956">
              <w:t>Anda-Ryfran (2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2EFE95C" w14:textId="77777777" w:rsidR="009C2A6B" w:rsidRPr="00061956" w:rsidRDefault="009C2A6B" w:rsidP="001E5FA4">
            <w:pPr>
              <w:jc w:val="center"/>
            </w:pPr>
            <w:r w:rsidRPr="00061956">
              <w:t>116,857,065</w:t>
            </w:r>
          </w:p>
        </w:tc>
        <w:tc>
          <w:tcPr>
            <w:tcW w:w="16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8D85D64" w14:textId="77777777" w:rsidR="009C2A6B" w:rsidRPr="00061956" w:rsidRDefault="009C2A6B" w:rsidP="001E5FA4">
            <w:pPr>
              <w:jc w:val="center"/>
            </w:pPr>
            <w:r w:rsidRPr="00061956">
              <w:t>14,369,098,588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F839F8C" w14:textId="77777777" w:rsidR="009C2A6B" w:rsidRPr="00061956" w:rsidRDefault="009C2A6B" w:rsidP="001E5FA4">
            <w:pPr>
              <w:jc w:val="center"/>
            </w:pPr>
            <w:r w:rsidRPr="00061956">
              <w:t>122.963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78C65A5" w14:textId="77777777" w:rsidR="009C2A6B" w:rsidRPr="00061956" w:rsidRDefault="009C2A6B" w:rsidP="001E5FA4">
            <w:pPr>
              <w:jc w:val="center"/>
            </w:pPr>
            <w:r w:rsidRPr="00061956">
              <w:t>125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0245616" w14:textId="77777777" w:rsidR="009C2A6B" w:rsidRPr="00061956" w:rsidRDefault="009C2A6B" w:rsidP="001E5FA4">
            <w:pPr>
              <w:jc w:val="center"/>
            </w:pPr>
            <w:r w:rsidRPr="00061956">
              <w:t>125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D078074" w14:textId="77777777" w:rsidR="009C2A6B" w:rsidRPr="00061956" w:rsidRDefault="009C2A6B" w:rsidP="001E5FA4">
            <w:pPr>
              <w:jc w:val="center"/>
            </w:pPr>
            <w:r w:rsidRPr="00061956">
              <w:t>3,775,85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3D7C2B9" w14:textId="77777777" w:rsidR="009C2A6B" w:rsidRPr="00061956" w:rsidRDefault="009C2A6B" w:rsidP="001E5FA4">
            <w:pPr>
              <w:jc w:val="center"/>
            </w:pPr>
            <w:r w:rsidRPr="00061956">
              <w:t>30</w:t>
            </w:r>
          </w:p>
        </w:tc>
      </w:tr>
      <w:tr w:rsidR="009C2A6B" w:rsidRPr="009C2A6B" w14:paraId="5FCD70A5" w14:textId="77777777" w:rsidTr="009C2A6B">
        <w:trPr>
          <w:trHeight w:val="279"/>
        </w:trPr>
        <w:tc>
          <w:tcPr>
            <w:tcW w:w="16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C05AE1B" w14:textId="21948F2A" w:rsidR="009C2A6B" w:rsidRPr="00061956" w:rsidRDefault="009C2A6B" w:rsidP="009C2A6B">
            <w:r w:rsidRPr="00061956">
              <w:t>A</w:t>
            </w:r>
            <w:r w:rsidR="00A97298">
              <w:t>n</w:t>
            </w:r>
            <w:r w:rsidRPr="00061956">
              <w:t>brazz (3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0F531C1" w14:textId="77777777" w:rsidR="009C2A6B" w:rsidRPr="00061956" w:rsidRDefault="009C2A6B" w:rsidP="001E5FA4">
            <w:pPr>
              <w:jc w:val="center"/>
            </w:pPr>
            <w:r w:rsidRPr="00061956">
              <w:t>41,294,165</w:t>
            </w:r>
          </w:p>
        </w:tc>
        <w:tc>
          <w:tcPr>
            <w:tcW w:w="16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9827AFA" w14:textId="77777777" w:rsidR="009C2A6B" w:rsidRPr="00061956" w:rsidRDefault="009C2A6B" w:rsidP="001E5FA4">
            <w:pPr>
              <w:jc w:val="center"/>
            </w:pPr>
            <w:r w:rsidRPr="00061956">
              <w:t>5,066,753,687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DB495B3" w14:textId="77777777" w:rsidR="009C2A6B" w:rsidRPr="00061956" w:rsidRDefault="009C2A6B" w:rsidP="001E5FA4">
            <w:pPr>
              <w:jc w:val="center"/>
            </w:pPr>
            <w:r w:rsidRPr="00061956">
              <w:t>122.699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3DFB572" w14:textId="77777777" w:rsidR="009C2A6B" w:rsidRPr="00061956" w:rsidRDefault="009C2A6B" w:rsidP="001E5FA4">
            <w:pPr>
              <w:jc w:val="center"/>
            </w:pPr>
            <w:r w:rsidRPr="00061956">
              <w:t>125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840797B" w14:textId="77777777" w:rsidR="009C2A6B" w:rsidRPr="00061956" w:rsidRDefault="009C2A6B" w:rsidP="001E5FA4">
            <w:pPr>
              <w:jc w:val="center"/>
            </w:pPr>
            <w:r w:rsidRPr="00061956">
              <w:t>125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C813DD3" w14:textId="77777777" w:rsidR="009C2A6B" w:rsidRPr="00061956" w:rsidRDefault="009C2A6B" w:rsidP="001E5FA4">
            <w:pPr>
              <w:jc w:val="center"/>
            </w:pPr>
            <w:r w:rsidRPr="00061956">
              <w:t>1,460,989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52D8ED6" w14:textId="77777777" w:rsidR="009C2A6B" w:rsidRPr="00061956" w:rsidRDefault="009C2A6B" w:rsidP="001E5FA4">
            <w:pPr>
              <w:jc w:val="center"/>
            </w:pPr>
            <w:r w:rsidRPr="00061956">
              <w:t>30</w:t>
            </w:r>
          </w:p>
        </w:tc>
      </w:tr>
      <w:tr w:rsidR="009C2A6B" w:rsidRPr="009C2A6B" w14:paraId="2EC9F8E1" w14:textId="77777777" w:rsidTr="009C2A6B">
        <w:trPr>
          <w:trHeight w:val="279"/>
        </w:trPr>
        <w:tc>
          <w:tcPr>
            <w:tcW w:w="16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7676007" w14:textId="77777777" w:rsidR="009C2A6B" w:rsidRPr="00061956" w:rsidRDefault="009C2A6B" w:rsidP="009C2A6B">
            <w:r w:rsidRPr="00061956">
              <w:t>Anmarajo (4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3DBD094" w14:textId="77777777" w:rsidR="009C2A6B" w:rsidRPr="00061956" w:rsidRDefault="009C2A6B" w:rsidP="001E5FA4">
            <w:pPr>
              <w:jc w:val="center"/>
            </w:pPr>
            <w:r w:rsidRPr="00061956">
              <w:t>57,729,051</w:t>
            </w:r>
          </w:p>
        </w:tc>
        <w:tc>
          <w:tcPr>
            <w:tcW w:w="16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2DD5DB0" w14:textId="77777777" w:rsidR="009C2A6B" w:rsidRPr="00061956" w:rsidRDefault="009C2A6B" w:rsidP="001E5FA4">
            <w:pPr>
              <w:jc w:val="center"/>
            </w:pPr>
            <w:r w:rsidRPr="00061956">
              <w:t>7,153,544,601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15FEAF4" w14:textId="77777777" w:rsidR="009C2A6B" w:rsidRPr="00061956" w:rsidRDefault="009C2A6B" w:rsidP="001E5FA4">
            <w:pPr>
              <w:jc w:val="center"/>
            </w:pPr>
            <w:r w:rsidRPr="00061956">
              <w:t>123.9159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7C54716" w14:textId="77777777" w:rsidR="009C2A6B" w:rsidRPr="00061956" w:rsidRDefault="009C2A6B" w:rsidP="001E5FA4">
            <w:pPr>
              <w:jc w:val="center"/>
            </w:pPr>
            <w:r w:rsidRPr="00061956">
              <w:t>125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6451CE3" w14:textId="77777777" w:rsidR="009C2A6B" w:rsidRPr="00061956" w:rsidRDefault="009C2A6B" w:rsidP="001E5FA4">
            <w:pPr>
              <w:jc w:val="center"/>
            </w:pPr>
            <w:r w:rsidRPr="00061956">
              <w:t>125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4722116" w14:textId="77777777" w:rsidR="009C2A6B" w:rsidRPr="00061956" w:rsidRDefault="009C2A6B" w:rsidP="001E5FA4">
            <w:pPr>
              <w:jc w:val="center"/>
            </w:pPr>
            <w:r w:rsidRPr="00061956">
              <w:t>975,348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96BFCB2" w14:textId="77777777" w:rsidR="009C2A6B" w:rsidRPr="00061956" w:rsidRDefault="009C2A6B" w:rsidP="001E5FA4">
            <w:pPr>
              <w:jc w:val="center"/>
            </w:pPr>
            <w:r w:rsidRPr="00061956">
              <w:t>30</w:t>
            </w:r>
          </w:p>
        </w:tc>
      </w:tr>
      <w:tr w:rsidR="009C2A6B" w:rsidRPr="009C2A6B" w14:paraId="773E4986" w14:textId="77777777" w:rsidTr="009C2A6B">
        <w:trPr>
          <w:trHeight w:val="279"/>
        </w:trPr>
        <w:tc>
          <w:tcPr>
            <w:tcW w:w="16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55D9CC4" w14:textId="77777777" w:rsidR="009C2A6B" w:rsidRPr="00061956" w:rsidRDefault="009C2A6B" w:rsidP="009C2A6B">
            <w:r w:rsidRPr="00061956">
              <w:t>Annunez (5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353DA8D" w14:textId="77777777" w:rsidR="009C2A6B" w:rsidRPr="00061956" w:rsidRDefault="009C2A6B" w:rsidP="001E5FA4">
            <w:pPr>
              <w:jc w:val="center"/>
            </w:pPr>
            <w:r w:rsidRPr="00061956">
              <w:t>76,883,466</w:t>
            </w:r>
          </w:p>
        </w:tc>
        <w:tc>
          <w:tcPr>
            <w:tcW w:w="16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2F43AC7" w14:textId="77777777" w:rsidR="009C2A6B" w:rsidRPr="00061956" w:rsidRDefault="009C2A6B" w:rsidP="001E5FA4">
            <w:pPr>
              <w:jc w:val="center"/>
            </w:pPr>
            <w:r w:rsidRPr="00061956">
              <w:t>9,527,129,473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E7F98D1" w14:textId="77777777" w:rsidR="009C2A6B" w:rsidRPr="00061956" w:rsidRDefault="009C2A6B" w:rsidP="001E5FA4">
            <w:pPr>
              <w:jc w:val="center"/>
            </w:pPr>
            <w:r w:rsidRPr="00061956">
              <w:t>123.916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016706E" w14:textId="77777777" w:rsidR="009C2A6B" w:rsidRPr="00061956" w:rsidRDefault="009C2A6B" w:rsidP="001E5FA4">
            <w:pPr>
              <w:jc w:val="center"/>
            </w:pPr>
            <w:r w:rsidRPr="00061956">
              <w:t>125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7E40918" w14:textId="77777777" w:rsidR="009C2A6B" w:rsidRPr="00061956" w:rsidRDefault="009C2A6B" w:rsidP="001E5FA4">
            <w:pPr>
              <w:jc w:val="center"/>
            </w:pPr>
            <w:r w:rsidRPr="00061956">
              <w:t>125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23DD575" w14:textId="77777777" w:rsidR="009C2A6B" w:rsidRPr="00061956" w:rsidRDefault="009C2A6B" w:rsidP="001E5FA4">
            <w:pPr>
              <w:jc w:val="center"/>
            </w:pPr>
            <w:r w:rsidRPr="00061956">
              <w:t>1,306,633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932A706" w14:textId="77777777" w:rsidR="009C2A6B" w:rsidRPr="00061956" w:rsidRDefault="009C2A6B" w:rsidP="001E5FA4">
            <w:pPr>
              <w:jc w:val="center"/>
            </w:pPr>
            <w:r w:rsidRPr="00061956">
              <w:t>30</w:t>
            </w:r>
          </w:p>
        </w:tc>
      </w:tr>
      <w:tr w:rsidR="009C2A6B" w:rsidRPr="009C2A6B" w14:paraId="302CB86C" w14:textId="77777777" w:rsidTr="009C2A6B">
        <w:trPr>
          <w:trHeight w:val="279"/>
        </w:trPr>
        <w:tc>
          <w:tcPr>
            <w:tcW w:w="16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B978A4C" w14:textId="77777777" w:rsidR="009C2A6B" w:rsidRPr="00061956" w:rsidRDefault="009C2A6B" w:rsidP="009C2A6B">
            <w:r w:rsidRPr="00061956">
              <w:t>Antrian (6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FA15FBF" w14:textId="77777777" w:rsidR="009C2A6B" w:rsidRPr="00061956" w:rsidRDefault="009C2A6B" w:rsidP="001E5FA4">
            <w:pPr>
              <w:jc w:val="center"/>
            </w:pPr>
            <w:r w:rsidRPr="00061956">
              <w:t>46,603,769</w:t>
            </w:r>
          </w:p>
        </w:tc>
        <w:tc>
          <w:tcPr>
            <w:tcW w:w="16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CE30FEF" w14:textId="77777777" w:rsidR="009C2A6B" w:rsidRPr="00061956" w:rsidRDefault="009C2A6B" w:rsidP="001E5FA4">
            <w:pPr>
              <w:jc w:val="center"/>
            </w:pPr>
            <w:r w:rsidRPr="00061956">
              <w:t>5,790,007,317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DE70CE1" w14:textId="77777777" w:rsidR="009C2A6B" w:rsidRPr="00061956" w:rsidRDefault="009C2A6B" w:rsidP="001E5FA4">
            <w:pPr>
              <w:jc w:val="center"/>
            </w:pPr>
            <w:r w:rsidRPr="00061956">
              <w:t>124.239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3E5F166" w14:textId="77777777" w:rsidR="009C2A6B" w:rsidRPr="00061956" w:rsidRDefault="009C2A6B" w:rsidP="001E5FA4">
            <w:pPr>
              <w:jc w:val="center"/>
            </w:pPr>
            <w:r w:rsidRPr="00061956">
              <w:t>125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76AB1D8" w14:textId="77777777" w:rsidR="009C2A6B" w:rsidRPr="00061956" w:rsidRDefault="009C2A6B" w:rsidP="001E5FA4">
            <w:pPr>
              <w:jc w:val="center"/>
            </w:pPr>
            <w:r w:rsidRPr="00061956">
              <w:t>125</w:t>
            </w:r>
          </w:p>
        </w:tc>
        <w:tc>
          <w:tcPr>
            <w:tcW w:w="12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335727F" w14:textId="77777777" w:rsidR="009C2A6B" w:rsidRPr="00061956" w:rsidRDefault="009C2A6B" w:rsidP="001E5FA4">
            <w:pPr>
              <w:jc w:val="center"/>
            </w:pPr>
            <w:r w:rsidRPr="00061956">
              <w:t>536,481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47679D4" w14:textId="77777777" w:rsidR="009C2A6B" w:rsidRPr="00061956" w:rsidRDefault="009C2A6B" w:rsidP="001E5FA4">
            <w:pPr>
              <w:jc w:val="center"/>
            </w:pPr>
            <w:r w:rsidRPr="00061956">
              <w:t>30</w:t>
            </w:r>
          </w:p>
        </w:tc>
      </w:tr>
    </w:tbl>
    <w:p w14:paraId="3EABCB1F" w14:textId="77777777" w:rsidR="009A5332" w:rsidRDefault="009A5332"/>
    <w:p w14:paraId="5F9C2D77" w14:textId="531ABA72" w:rsidR="009C2A6B" w:rsidRPr="007028B8" w:rsidRDefault="009C2A6B">
      <w:r>
        <w:t xml:space="preserve">(1) </w:t>
      </w:r>
      <w:r>
        <w:rPr>
          <w:i/>
        </w:rPr>
        <w:t xml:space="preserve">An. darlingi </w:t>
      </w:r>
      <w:r w:rsidR="007028B8">
        <w:t>from District of Coração</w:t>
      </w:r>
      <w:r w:rsidR="006D08A8">
        <w:t>, State of Amapá</w:t>
      </w:r>
    </w:p>
    <w:p w14:paraId="058919D5" w14:textId="1672AA54" w:rsidR="009C2A6B" w:rsidRPr="00063BCB" w:rsidRDefault="009C2A6B">
      <w:pPr>
        <w:rPr>
          <w:lang w:val="pt-BR"/>
        </w:rPr>
      </w:pPr>
      <w:r w:rsidRPr="00063BCB">
        <w:rPr>
          <w:lang w:val="pt-BR"/>
        </w:rPr>
        <w:t xml:space="preserve">(2) </w:t>
      </w:r>
      <w:r w:rsidRPr="00063BCB">
        <w:rPr>
          <w:i/>
          <w:lang w:val="pt-BR"/>
        </w:rPr>
        <w:t xml:space="preserve">An. darlingi </w:t>
      </w:r>
      <w:r w:rsidR="007028B8" w:rsidRPr="00063BCB">
        <w:rPr>
          <w:lang w:val="pt-BR"/>
        </w:rPr>
        <w:t>from Ramal do Brasi</w:t>
      </w:r>
      <w:r w:rsidR="007028B8" w:rsidRPr="006D08A8">
        <w:rPr>
          <w:lang w:val="pt-BR"/>
        </w:rPr>
        <w:t>leirinho</w:t>
      </w:r>
      <w:r w:rsidR="006D08A8" w:rsidRPr="006D08A8">
        <w:rPr>
          <w:lang w:val="pt-BR"/>
        </w:rPr>
        <w:t>, State of Am</w:t>
      </w:r>
      <w:r w:rsidR="006D08A8" w:rsidRPr="00063BCB">
        <w:rPr>
          <w:lang w:val="pt-BR"/>
        </w:rPr>
        <w:t>azonas</w:t>
      </w:r>
    </w:p>
    <w:p w14:paraId="77B0AD8F" w14:textId="77777777" w:rsidR="009C2A6B" w:rsidRDefault="009C2A6B">
      <w:r>
        <w:t xml:space="preserve">(3) </w:t>
      </w:r>
      <w:r>
        <w:rPr>
          <w:i/>
        </w:rPr>
        <w:t xml:space="preserve">An. braziliensis </w:t>
      </w:r>
    </w:p>
    <w:p w14:paraId="4FFF3518" w14:textId="77777777" w:rsidR="001164D9" w:rsidRDefault="00A06A5A">
      <w:pPr>
        <w:rPr>
          <w:i/>
        </w:rPr>
      </w:pPr>
      <w:r>
        <w:t xml:space="preserve">(4) </w:t>
      </w:r>
      <w:r>
        <w:rPr>
          <w:i/>
        </w:rPr>
        <w:t xml:space="preserve">An. marajoara </w:t>
      </w:r>
    </w:p>
    <w:p w14:paraId="0CA4B429" w14:textId="77777777" w:rsidR="001164D9" w:rsidRDefault="00A06A5A">
      <w:r>
        <w:t xml:space="preserve">(5) </w:t>
      </w:r>
      <w:r>
        <w:rPr>
          <w:i/>
        </w:rPr>
        <w:t>An. nuneztovari</w:t>
      </w:r>
      <w:r>
        <w:t xml:space="preserve"> </w:t>
      </w:r>
    </w:p>
    <w:p w14:paraId="25A04597" w14:textId="77777777" w:rsidR="00061956" w:rsidRDefault="00A06A5A" w:rsidP="001164D9">
      <w:r>
        <w:t xml:space="preserve">(6) </w:t>
      </w:r>
      <w:r>
        <w:rPr>
          <w:i/>
        </w:rPr>
        <w:t>An. triannulatus</w:t>
      </w:r>
      <w:r>
        <w:t xml:space="preserve"> </w:t>
      </w:r>
    </w:p>
    <w:p w14:paraId="109A6A48" w14:textId="77777777" w:rsidR="001164D9" w:rsidRDefault="001164D9">
      <w:pPr>
        <w:rPr>
          <w:b/>
        </w:rPr>
      </w:pPr>
    </w:p>
    <w:p w14:paraId="0EEBF705" w14:textId="77777777" w:rsidR="00061956" w:rsidRPr="00061956" w:rsidRDefault="00061956">
      <w:pPr>
        <w:rPr>
          <w:b/>
        </w:rPr>
      </w:pPr>
      <w:r w:rsidRPr="00061956">
        <w:rPr>
          <w:b/>
        </w:rPr>
        <w:t xml:space="preserve">Supplemental table </w:t>
      </w:r>
      <w:r w:rsidR="00532E52">
        <w:rPr>
          <w:b/>
        </w:rPr>
        <w:t>4</w:t>
      </w:r>
      <w:r w:rsidRPr="00061956">
        <w:rPr>
          <w:b/>
        </w:rPr>
        <w:t>: Number and average length of coding sequences extracted for each organism</w:t>
      </w:r>
    </w:p>
    <w:tbl>
      <w:tblPr>
        <w:tblW w:w="4507" w:type="dxa"/>
        <w:tblInd w:w="-5" w:type="dxa"/>
        <w:tblLook w:val="04A0" w:firstRow="1" w:lastRow="0" w:firstColumn="1" w:lastColumn="0" w:noHBand="0" w:noVBand="1"/>
      </w:tblPr>
      <w:tblGrid>
        <w:gridCol w:w="1800"/>
        <w:gridCol w:w="1800"/>
        <w:gridCol w:w="967"/>
      </w:tblGrid>
      <w:tr w:rsidR="00061956" w:rsidRPr="00061956" w14:paraId="3DD97086" w14:textId="77777777" w:rsidTr="001164D9">
        <w:trPr>
          <w:trHeight w:val="900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D702A66" w14:textId="77777777" w:rsidR="00061956" w:rsidRPr="00061956" w:rsidRDefault="00061956" w:rsidP="00061956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</w:rPr>
            </w:pPr>
            <w:r w:rsidRPr="00061956">
              <w:rPr>
                <w:rFonts w:ascii="Calibri" w:eastAsia="Times New Roman" w:hAnsi="Calibri" w:cs="Times New Roman"/>
                <w:b/>
                <w:bCs/>
                <w:color w:val="000000"/>
              </w:rPr>
              <w:t>Library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3174BA5" w14:textId="77777777" w:rsidR="00061956" w:rsidRPr="00061956" w:rsidRDefault="00061956" w:rsidP="00061956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</w:rPr>
            </w:pPr>
            <w:r w:rsidRPr="00061956">
              <w:rPr>
                <w:rFonts w:ascii="Calibri" w:eastAsia="Times New Roman" w:hAnsi="Calibri" w:cs="Times New Roman"/>
                <w:b/>
                <w:bCs/>
                <w:color w:val="000000"/>
              </w:rPr>
              <w:t>Number of coding sequences larger than 200 nt</w:t>
            </w:r>
          </w:p>
        </w:tc>
        <w:tc>
          <w:tcPr>
            <w:tcW w:w="9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FBDC272" w14:textId="77777777" w:rsidR="00061956" w:rsidRPr="00061956" w:rsidRDefault="00061956" w:rsidP="00061956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</w:rPr>
            </w:pPr>
            <w:r w:rsidRPr="00061956">
              <w:rPr>
                <w:rFonts w:ascii="Calibri" w:eastAsia="Times New Roman" w:hAnsi="Calibri" w:cs="Times New Roman"/>
                <w:b/>
                <w:bCs/>
                <w:color w:val="000000"/>
              </w:rPr>
              <w:t>Average length</w:t>
            </w:r>
          </w:p>
        </w:tc>
      </w:tr>
      <w:tr w:rsidR="00061956" w:rsidRPr="00061956" w14:paraId="7BBDFEA1" w14:textId="77777777" w:rsidTr="001164D9">
        <w:trPr>
          <w:trHeight w:val="300"/>
        </w:trPr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BE87BD" w14:textId="77777777" w:rsidR="00061956" w:rsidRPr="00061956" w:rsidRDefault="00061956" w:rsidP="00061956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</w:rPr>
            </w:pPr>
            <w:r w:rsidRPr="00061956">
              <w:rPr>
                <w:rFonts w:ascii="Calibri" w:eastAsia="Times New Roman" w:hAnsi="Calibri" w:cs="Times New Roman"/>
                <w:i/>
                <w:iCs/>
                <w:color w:val="000000"/>
              </w:rPr>
              <w:t>An. darlingi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6A4D4D" w14:textId="77777777" w:rsidR="00061956" w:rsidRPr="00061956" w:rsidRDefault="00061956" w:rsidP="00061956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61956">
              <w:rPr>
                <w:rFonts w:ascii="Calibri" w:eastAsia="Times New Roman" w:hAnsi="Calibri" w:cs="Times New Roman"/>
                <w:color w:val="000000"/>
              </w:rPr>
              <w:t>38,308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247589" w14:textId="77777777" w:rsidR="00061956" w:rsidRPr="00061956" w:rsidRDefault="00061956" w:rsidP="00061956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61956">
              <w:rPr>
                <w:rFonts w:ascii="Calibri" w:eastAsia="Times New Roman" w:hAnsi="Calibri" w:cs="Times New Roman"/>
                <w:color w:val="000000"/>
              </w:rPr>
              <w:t>1,136</w:t>
            </w:r>
          </w:p>
        </w:tc>
      </w:tr>
      <w:tr w:rsidR="00061956" w:rsidRPr="00061956" w14:paraId="6E947227" w14:textId="77777777" w:rsidTr="001164D9">
        <w:trPr>
          <w:trHeight w:val="300"/>
        </w:trPr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DE5C0D" w14:textId="77777777" w:rsidR="00061956" w:rsidRPr="00061956" w:rsidRDefault="00061956" w:rsidP="00061956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</w:rPr>
            </w:pPr>
            <w:r w:rsidRPr="00061956">
              <w:rPr>
                <w:rFonts w:ascii="Calibri" w:eastAsia="Times New Roman" w:hAnsi="Calibri" w:cs="Times New Roman"/>
                <w:i/>
                <w:iCs/>
                <w:color w:val="000000"/>
              </w:rPr>
              <w:t>An. braziliensis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7E3869" w14:textId="77777777" w:rsidR="00061956" w:rsidRPr="00061956" w:rsidRDefault="00061956" w:rsidP="00061956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61956">
              <w:rPr>
                <w:rFonts w:ascii="Calibri" w:eastAsia="Times New Roman" w:hAnsi="Calibri" w:cs="Times New Roman"/>
                <w:color w:val="000000"/>
              </w:rPr>
              <w:t>17,65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46FE3E" w14:textId="77777777" w:rsidR="00061956" w:rsidRPr="00061956" w:rsidRDefault="00061956" w:rsidP="00061956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61956">
              <w:rPr>
                <w:rFonts w:ascii="Calibri" w:eastAsia="Times New Roman" w:hAnsi="Calibri" w:cs="Times New Roman"/>
                <w:color w:val="000000"/>
              </w:rPr>
              <w:t>893</w:t>
            </w:r>
          </w:p>
        </w:tc>
      </w:tr>
      <w:tr w:rsidR="00061956" w:rsidRPr="00061956" w14:paraId="7354C817" w14:textId="77777777" w:rsidTr="001164D9">
        <w:trPr>
          <w:trHeight w:val="300"/>
        </w:trPr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EC3615" w14:textId="77777777" w:rsidR="00061956" w:rsidRPr="00061956" w:rsidRDefault="00061956" w:rsidP="00061956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</w:rPr>
            </w:pPr>
            <w:r w:rsidRPr="00061956">
              <w:rPr>
                <w:rFonts w:ascii="Calibri" w:eastAsia="Times New Roman" w:hAnsi="Calibri" w:cs="Times New Roman"/>
                <w:i/>
                <w:iCs/>
                <w:color w:val="000000"/>
              </w:rPr>
              <w:t xml:space="preserve">An. marajoara 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E39D78" w14:textId="77777777" w:rsidR="00061956" w:rsidRPr="00061956" w:rsidRDefault="00061956" w:rsidP="00061956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61956">
              <w:rPr>
                <w:rFonts w:ascii="Calibri" w:eastAsia="Times New Roman" w:hAnsi="Calibri" w:cs="Times New Roman"/>
                <w:color w:val="000000"/>
              </w:rPr>
              <w:t>24,019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1CD644" w14:textId="77777777" w:rsidR="00061956" w:rsidRPr="00061956" w:rsidRDefault="00061956" w:rsidP="00061956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61956">
              <w:rPr>
                <w:rFonts w:ascii="Calibri" w:eastAsia="Times New Roman" w:hAnsi="Calibri" w:cs="Times New Roman"/>
                <w:color w:val="000000"/>
              </w:rPr>
              <w:t>1,076</w:t>
            </w:r>
          </w:p>
        </w:tc>
      </w:tr>
      <w:tr w:rsidR="00061956" w:rsidRPr="00061956" w14:paraId="1C56E8F8" w14:textId="77777777" w:rsidTr="001164D9">
        <w:trPr>
          <w:trHeight w:val="300"/>
        </w:trPr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8D0EF2" w14:textId="77777777" w:rsidR="00061956" w:rsidRPr="00061956" w:rsidRDefault="00061956" w:rsidP="00061956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</w:rPr>
            </w:pPr>
            <w:r w:rsidRPr="00061956">
              <w:rPr>
                <w:rFonts w:ascii="Calibri" w:eastAsia="Times New Roman" w:hAnsi="Calibri" w:cs="Times New Roman"/>
                <w:i/>
                <w:iCs/>
                <w:color w:val="000000"/>
              </w:rPr>
              <w:t>An. nuneztovari</w:t>
            </w:r>
            <w:r w:rsidRPr="00061956">
              <w:rPr>
                <w:rFonts w:ascii="Calibri" w:eastAsia="Times New Roman" w:hAnsi="Calibri" w:cs="Times New Roman"/>
                <w:color w:val="000000"/>
              </w:rPr>
              <w:t xml:space="preserve"> 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8325AB" w14:textId="77777777" w:rsidR="00061956" w:rsidRPr="00061956" w:rsidRDefault="00061956" w:rsidP="00061956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61956">
              <w:rPr>
                <w:rFonts w:ascii="Calibri" w:eastAsia="Times New Roman" w:hAnsi="Calibri" w:cs="Times New Roman"/>
                <w:color w:val="000000"/>
              </w:rPr>
              <w:t>6,325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48DD1A" w14:textId="77777777" w:rsidR="00061956" w:rsidRPr="00061956" w:rsidRDefault="00061956" w:rsidP="00061956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61956">
              <w:rPr>
                <w:rFonts w:ascii="Calibri" w:eastAsia="Times New Roman" w:hAnsi="Calibri" w:cs="Times New Roman"/>
                <w:color w:val="000000"/>
              </w:rPr>
              <w:t>615</w:t>
            </w:r>
          </w:p>
        </w:tc>
      </w:tr>
      <w:tr w:rsidR="00061956" w:rsidRPr="00061956" w14:paraId="7AB7C90D" w14:textId="77777777" w:rsidTr="001164D9">
        <w:trPr>
          <w:trHeight w:val="300"/>
        </w:trPr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342040" w14:textId="77777777" w:rsidR="00061956" w:rsidRPr="00061956" w:rsidRDefault="00061956" w:rsidP="00061956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</w:rPr>
            </w:pPr>
            <w:r w:rsidRPr="00061956">
              <w:rPr>
                <w:rFonts w:ascii="Calibri" w:eastAsia="Times New Roman" w:hAnsi="Calibri" w:cs="Times New Roman"/>
                <w:i/>
                <w:iCs/>
                <w:color w:val="000000"/>
              </w:rPr>
              <w:t>An. triannulatus</w:t>
            </w:r>
            <w:r w:rsidRPr="00061956">
              <w:rPr>
                <w:rFonts w:ascii="Calibri" w:eastAsia="Times New Roman" w:hAnsi="Calibri" w:cs="Times New Roman"/>
                <w:color w:val="000000"/>
              </w:rPr>
              <w:t xml:space="preserve"> 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C60CE4" w14:textId="77777777" w:rsidR="00061956" w:rsidRPr="00061956" w:rsidRDefault="00061956" w:rsidP="00061956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61956">
              <w:rPr>
                <w:rFonts w:ascii="Calibri" w:eastAsia="Times New Roman" w:hAnsi="Calibri" w:cs="Times New Roman"/>
                <w:color w:val="000000"/>
              </w:rPr>
              <w:t>20,885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E97845" w14:textId="77777777" w:rsidR="00061956" w:rsidRPr="00061956" w:rsidRDefault="00061956" w:rsidP="00061956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</w:rPr>
            </w:pPr>
            <w:r w:rsidRPr="00061956">
              <w:rPr>
                <w:rFonts w:ascii="Calibri" w:eastAsia="Times New Roman" w:hAnsi="Calibri" w:cs="Times New Roman"/>
                <w:color w:val="000000"/>
              </w:rPr>
              <w:t>1,201</w:t>
            </w:r>
          </w:p>
        </w:tc>
      </w:tr>
    </w:tbl>
    <w:p w14:paraId="77A8FDB1" w14:textId="77777777" w:rsidR="00061956" w:rsidRDefault="00061956"/>
    <w:p w14:paraId="291966D0" w14:textId="77777777" w:rsidR="001A7248" w:rsidRDefault="001A7248">
      <w:pPr>
        <w:rPr>
          <w:b/>
        </w:rPr>
      </w:pPr>
      <w:r>
        <w:rPr>
          <w:b/>
        </w:rPr>
        <w:br w:type="page"/>
      </w:r>
    </w:p>
    <w:p w14:paraId="4E8A089C" w14:textId="77777777" w:rsidR="001A7248" w:rsidRPr="00984083" w:rsidRDefault="001A7248" w:rsidP="001A7248">
      <w:pPr>
        <w:rPr>
          <w:rFonts w:cstheme="minorHAnsi"/>
        </w:rPr>
      </w:pPr>
      <w:r>
        <w:rPr>
          <w:b/>
        </w:rPr>
        <w:t xml:space="preserve">Supplemental table 5: </w:t>
      </w:r>
      <w:r>
        <w:rPr>
          <w:rFonts w:cs="Times New Roman"/>
        </w:rPr>
        <w:t xml:space="preserve">Selected putative salivary proteins coded by the sialotranscriptome of </w:t>
      </w:r>
      <w:r>
        <w:rPr>
          <w:rFonts w:cs="Times New Roman"/>
          <w:i/>
        </w:rPr>
        <w:t xml:space="preserve">An. darlingi, An. marajorara, An. triannulatus, An. nuneztovari </w:t>
      </w:r>
      <w:r>
        <w:rPr>
          <w:rFonts w:cs="Times New Roman"/>
        </w:rPr>
        <w:t xml:space="preserve">and </w:t>
      </w:r>
      <w:r>
        <w:rPr>
          <w:rFonts w:cs="Times New Roman"/>
          <w:i/>
        </w:rPr>
        <w:t xml:space="preserve">An.braziliensis, </w:t>
      </w:r>
      <w:r>
        <w:rPr>
          <w:rFonts w:cs="Times New Roman"/>
        </w:rPr>
        <w:t>including their average expression index (EI).</w:t>
      </w:r>
    </w:p>
    <w:tbl>
      <w:tblPr>
        <w:tblW w:w="10499" w:type="dxa"/>
        <w:tblLook w:val="04A0" w:firstRow="1" w:lastRow="0" w:firstColumn="1" w:lastColumn="0" w:noHBand="0" w:noVBand="1"/>
      </w:tblPr>
      <w:tblGrid>
        <w:gridCol w:w="5485"/>
        <w:gridCol w:w="967"/>
        <w:gridCol w:w="897"/>
        <w:gridCol w:w="684"/>
        <w:gridCol w:w="1116"/>
        <w:gridCol w:w="1350"/>
      </w:tblGrid>
      <w:tr w:rsidR="001A7248" w:rsidRPr="00984083" w14:paraId="60EF48ED" w14:textId="77777777" w:rsidTr="00F4355C">
        <w:trPr>
          <w:trHeight w:val="570"/>
        </w:trPr>
        <w:tc>
          <w:tcPr>
            <w:tcW w:w="54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0793AB7" w14:textId="77777777" w:rsidR="001A7248" w:rsidRPr="00984083" w:rsidRDefault="001A7248" w:rsidP="00D82D2C">
            <w:pPr>
              <w:spacing w:after="0" w:line="240" w:lineRule="auto"/>
              <w:ind w:right="1860"/>
              <w:rPr>
                <w:rFonts w:eastAsia="Times New Roman" w:cstheme="minorHAnsi"/>
                <w:b/>
                <w:bCs/>
                <w:color w:val="000000"/>
              </w:rPr>
            </w:pPr>
            <w:r w:rsidRPr="00984083">
              <w:rPr>
                <w:rFonts w:eastAsia="Times New Roman" w:cstheme="minorHAnsi"/>
                <w:b/>
                <w:bCs/>
                <w:color w:val="000000"/>
              </w:rPr>
              <w:t>Class</w:t>
            </w:r>
          </w:p>
        </w:tc>
        <w:tc>
          <w:tcPr>
            <w:tcW w:w="9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5CE437D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</w:rPr>
            </w:pPr>
            <w:r>
              <w:rPr>
                <w:rFonts w:eastAsia="Times New Roman" w:cstheme="minorHAnsi"/>
                <w:b/>
                <w:bCs/>
                <w:color w:val="000000"/>
              </w:rPr>
              <w:t>Average EI</w:t>
            </w:r>
          </w:p>
        </w:tc>
        <w:tc>
          <w:tcPr>
            <w:tcW w:w="8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4FFF76A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</w:rPr>
            </w:pPr>
            <w:r w:rsidRPr="00984083">
              <w:rPr>
                <w:rFonts w:eastAsia="Times New Roman" w:cstheme="minorHAnsi"/>
                <w:b/>
                <w:bCs/>
                <w:color w:val="000000"/>
              </w:rPr>
              <w:t xml:space="preserve">SE </w:t>
            </w:r>
          </w:p>
        </w:tc>
        <w:tc>
          <w:tcPr>
            <w:tcW w:w="6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AC371A7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</w:rPr>
            </w:pPr>
            <w:r w:rsidRPr="00984083">
              <w:rPr>
                <w:rFonts w:eastAsia="Times New Roman" w:cstheme="minorHAnsi"/>
                <w:b/>
                <w:bCs/>
                <w:color w:val="000000"/>
              </w:rPr>
              <w:t xml:space="preserve">N 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6EBECD6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</w:rPr>
            </w:pPr>
            <w:r w:rsidRPr="00984083">
              <w:rPr>
                <w:rFonts w:eastAsia="Times New Roman" w:cstheme="minorHAnsi"/>
                <w:b/>
                <w:bCs/>
                <w:color w:val="000000"/>
              </w:rPr>
              <w:t>Function? (</w:t>
            </w:r>
            <w:r>
              <w:rPr>
                <w:rFonts w:eastAsia="Times New Roman" w:cstheme="minorHAnsi"/>
                <w:b/>
                <w:bCs/>
                <w:color w:val="000000"/>
              </w:rPr>
              <w:t>1</w:t>
            </w:r>
            <w:r w:rsidRPr="00984083">
              <w:rPr>
                <w:rFonts w:eastAsia="Times New Roman" w:cstheme="minorHAnsi"/>
                <w:b/>
                <w:bCs/>
                <w:color w:val="000000"/>
              </w:rPr>
              <w:t>)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E9870F" w14:textId="77777777" w:rsidR="001A7248" w:rsidRPr="00984083" w:rsidRDefault="001A7248" w:rsidP="00D82D2C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</w:rPr>
            </w:pPr>
            <w:r w:rsidRPr="00984083">
              <w:rPr>
                <w:rFonts w:eastAsia="Times New Roman" w:cstheme="minorHAnsi"/>
                <w:b/>
                <w:bCs/>
                <w:color w:val="000000"/>
              </w:rPr>
              <w:t>References</w:t>
            </w:r>
          </w:p>
        </w:tc>
      </w:tr>
      <w:tr w:rsidR="001A7248" w:rsidRPr="00984083" w14:paraId="5DBEBF00" w14:textId="77777777" w:rsidTr="00F4355C">
        <w:trPr>
          <w:trHeight w:val="285"/>
        </w:trPr>
        <w:tc>
          <w:tcPr>
            <w:tcW w:w="645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CD9D50" w14:textId="77777777" w:rsidR="001A7248" w:rsidRPr="00984083" w:rsidRDefault="001A7248" w:rsidP="00D82D2C">
            <w:pPr>
              <w:spacing w:after="0" w:line="240" w:lineRule="auto"/>
              <w:ind w:right="1860"/>
              <w:rPr>
                <w:rFonts w:eastAsia="Times New Roman" w:cstheme="minorHAnsi"/>
                <w:b/>
                <w:bCs/>
                <w:color w:val="000000"/>
              </w:rPr>
            </w:pPr>
            <w:r w:rsidRPr="00984083">
              <w:rPr>
                <w:rFonts w:eastAsia="Times New Roman" w:cstheme="minorHAnsi"/>
                <w:b/>
                <w:bCs/>
                <w:color w:val="000000"/>
              </w:rPr>
              <w:t>I – Ubiquitous protein families existing outside Nematocera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18F183" w14:textId="77777777" w:rsidR="001A7248" w:rsidRPr="00984083" w:rsidRDefault="001A7248" w:rsidP="00D82D2C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</w:rPr>
            </w:pP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F5F433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A6188D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08B2C2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</w:rPr>
            </w:pPr>
          </w:p>
        </w:tc>
      </w:tr>
      <w:tr w:rsidR="001A7248" w:rsidRPr="00984083" w14:paraId="36235937" w14:textId="77777777" w:rsidTr="00F4355C">
        <w:trPr>
          <w:trHeight w:val="285"/>
        </w:trPr>
        <w:tc>
          <w:tcPr>
            <w:tcW w:w="5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B24D05" w14:textId="77777777" w:rsidR="001A7248" w:rsidRPr="00984083" w:rsidRDefault="001A7248" w:rsidP="00D82D2C">
            <w:pPr>
              <w:spacing w:after="0" w:line="240" w:lineRule="auto"/>
              <w:ind w:right="1860" w:firstLineChars="100" w:firstLine="220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Enzymes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41B9D8" w14:textId="77777777" w:rsidR="001A7248" w:rsidRPr="00984083" w:rsidRDefault="001A7248" w:rsidP="00D82D2C">
            <w:pPr>
              <w:spacing w:after="0" w:line="240" w:lineRule="auto"/>
              <w:ind w:firstLineChars="100" w:firstLine="220"/>
              <w:rPr>
                <w:rFonts w:eastAsia="Times New Roman" w:cstheme="minorHAnsi"/>
                <w:color w:val="000000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836538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</w:rPr>
            </w:pP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CECF56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F506B5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0F4051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</w:rPr>
            </w:pPr>
          </w:p>
        </w:tc>
      </w:tr>
      <w:tr w:rsidR="001A7248" w:rsidRPr="00984083" w14:paraId="0E93244E" w14:textId="77777777" w:rsidTr="00F4355C">
        <w:trPr>
          <w:trHeight w:val="285"/>
        </w:trPr>
        <w:tc>
          <w:tcPr>
            <w:tcW w:w="5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225B24" w14:textId="77777777" w:rsidR="001A7248" w:rsidRPr="00984083" w:rsidRDefault="001A7248" w:rsidP="00D82D2C">
            <w:pPr>
              <w:spacing w:after="0" w:line="240" w:lineRule="auto"/>
              <w:ind w:right="1860" w:firstLineChars="100" w:firstLine="220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 xml:space="preserve">    5'nucleotidase/Apyrase family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000000" w:fill="FF9856"/>
            <w:noWrap/>
            <w:vAlign w:val="bottom"/>
            <w:hideMark/>
          </w:tcPr>
          <w:p w14:paraId="120F247C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22.53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F7698F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3.60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997BD9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19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31190F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Y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9B3D7F" w14:textId="77777777" w:rsidR="001A7248" w:rsidRPr="00984083" w:rsidRDefault="001A7248" w:rsidP="00D82D2C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</w:p>
        </w:tc>
      </w:tr>
      <w:tr w:rsidR="001A7248" w:rsidRPr="00984083" w14:paraId="39D16553" w14:textId="77777777" w:rsidTr="00F4355C">
        <w:trPr>
          <w:trHeight w:val="285"/>
        </w:trPr>
        <w:tc>
          <w:tcPr>
            <w:tcW w:w="5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E47EDB" w14:textId="77777777" w:rsidR="001A7248" w:rsidRPr="00984083" w:rsidRDefault="001A7248" w:rsidP="00D82D2C">
            <w:pPr>
              <w:spacing w:after="0" w:line="240" w:lineRule="auto"/>
              <w:ind w:right="1860" w:firstLineChars="100" w:firstLine="220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 xml:space="preserve">    Glycosidases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000000" w:fill="FF9D59"/>
            <w:noWrap/>
            <w:vAlign w:val="bottom"/>
            <w:hideMark/>
          </w:tcPr>
          <w:p w14:paraId="01E36C15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21.4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B610EA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5.07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B385BA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15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1DFB30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Y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3A4E0F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</w:p>
        </w:tc>
      </w:tr>
      <w:tr w:rsidR="001A7248" w:rsidRPr="00984083" w14:paraId="39514DB5" w14:textId="77777777" w:rsidTr="00F4355C">
        <w:trPr>
          <w:trHeight w:val="285"/>
        </w:trPr>
        <w:tc>
          <w:tcPr>
            <w:tcW w:w="5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28ECC2" w14:textId="77777777" w:rsidR="001A7248" w:rsidRPr="00984083" w:rsidRDefault="001A7248" w:rsidP="00D82D2C">
            <w:pPr>
              <w:spacing w:after="0" w:line="240" w:lineRule="auto"/>
              <w:ind w:right="1860" w:firstLineChars="100" w:firstLine="220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 xml:space="preserve">    Anopheline peroxidases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000000" w:fill="FFB365"/>
            <w:noWrap/>
            <w:vAlign w:val="bottom"/>
            <w:hideMark/>
          </w:tcPr>
          <w:p w14:paraId="0A0F8C85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16.7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8E8D15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3.85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C70C0A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16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2591F6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Y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5D31EE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</w:p>
        </w:tc>
      </w:tr>
      <w:tr w:rsidR="001A7248" w:rsidRPr="00984083" w14:paraId="28249ED5" w14:textId="77777777" w:rsidTr="00F4355C">
        <w:trPr>
          <w:trHeight w:val="285"/>
        </w:trPr>
        <w:tc>
          <w:tcPr>
            <w:tcW w:w="5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1EE5DA" w14:textId="77777777" w:rsidR="001A7248" w:rsidRPr="00984083" w:rsidRDefault="001A7248" w:rsidP="00D82D2C">
            <w:pPr>
              <w:spacing w:after="0" w:line="240" w:lineRule="auto"/>
              <w:ind w:right="1860" w:firstLineChars="100" w:firstLine="220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Immunity-related proteins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64D8E0" w14:textId="77777777" w:rsidR="001A7248" w:rsidRPr="00984083" w:rsidRDefault="001A7248" w:rsidP="00D82D2C">
            <w:pPr>
              <w:spacing w:after="0" w:line="240" w:lineRule="auto"/>
              <w:ind w:firstLineChars="100" w:firstLine="220"/>
              <w:rPr>
                <w:rFonts w:eastAsia="Times New Roman" w:cstheme="minorHAnsi"/>
                <w:color w:val="000000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E0ECCE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</w:rPr>
            </w:pP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E97619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648010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91BDA1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</w:rPr>
            </w:pPr>
          </w:p>
        </w:tc>
      </w:tr>
      <w:tr w:rsidR="001A7248" w:rsidRPr="00984083" w14:paraId="79ABF7E8" w14:textId="77777777" w:rsidTr="00F4355C">
        <w:trPr>
          <w:trHeight w:val="285"/>
        </w:trPr>
        <w:tc>
          <w:tcPr>
            <w:tcW w:w="5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EE26F3" w14:textId="77777777" w:rsidR="001A7248" w:rsidRPr="00984083" w:rsidRDefault="001A7248" w:rsidP="00D82D2C">
            <w:pPr>
              <w:spacing w:after="0" w:line="240" w:lineRule="auto"/>
              <w:ind w:right="1860" w:firstLineChars="100" w:firstLine="220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 xml:space="preserve">    Gambicin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000000" w:fill="A8B6A1"/>
            <w:noWrap/>
            <w:vAlign w:val="bottom"/>
            <w:hideMark/>
          </w:tcPr>
          <w:p w14:paraId="0E58FC64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2.4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D74014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1.03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C1F824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4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592B62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Y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E2322E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</w:p>
        </w:tc>
      </w:tr>
      <w:tr w:rsidR="001A7248" w:rsidRPr="00984083" w14:paraId="0F8AC9E1" w14:textId="77777777" w:rsidTr="00F4355C">
        <w:trPr>
          <w:trHeight w:val="285"/>
        </w:trPr>
        <w:tc>
          <w:tcPr>
            <w:tcW w:w="5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528062" w14:textId="77777777" w:rsidR="001A7248" w:rsidRPr="00984083" w:rsidRDefault="001A7248" w:rsidP="00D82D2C">
            <w:pPr>
              <w:spacing w:after="0" w:line="240" w:lineRule="auto"/>
              <w:ind w:right="1860" w:firstLineChars="100" w:firstLine="220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 xml:space="preserve">    Gram negative binding protein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000000" w:fill="9BAFA5"/>
            <w:noWrap/>
            <w:vAlign w:val="bottom"/>
            <w:hideMark/>
          </w:tcPr>
          <w:p w14:paraId="5914083E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2.08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8D07CA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1.36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70C558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2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4FAFA4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Y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11E4FD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</w:p>
        </w:tc>
      </w:tr>
      <w:tr w:rsidR="001A7248" w:rsidRPr="00984083" w14:paraId="6B8AC225" w14:textId="77777777" w:rsidTr="00F4355C">
        <w:trPr>
          <w:trHeight w:val="285"/>
        </w:trPr>
        <w:tc>
          <w:tcPr>
            <w:tcW w:w="5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6F7BE7" w14:textId="77777777" w:rsidR="001A7248" w:rsidRPr="00984083" w:rsidRDefault="001A7248" w:rsidP="00D82D2C">
            <w:pPr>
              <w:spacing w:after="0" w:line="240" w:lineRule="auto"/>
              <w:ind w:right="1860" w:firstLineChars="100" w:firstLine="220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 xml:space="preserve">    Lysozyme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000000" w:fill="819FAD"/>
            <w:noWrap/>
            <w:vAlign w:val="bottom"/>
            <w:hideMark/>
          </w:tcPr>
          <w:p w14:paraId="01F12B7B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1.38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1DCA01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0.26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DB444F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7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D8612B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Y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1479A0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</w:p>
        </w:tc>
      </w:tr>
      <w:tr w:rsidR="001A7248" w:rsidRPr="00984083" w14:paraId="24AAADA6" w14:textId="77777777" w:rsidTr="00F4355C">
        <w:trPr>
          <w:trHeight w:val="285"/>
        </w:trPr>
        <w:tc>
          <w:tcPr>
            <w:tcW w:w="5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46E92C" w14:textId="77777777" w:rsidR="001A7248" w:rsidRPr="00984083" w:rsidRDefault="001A7248" w:rsidP="00D82D2C">
            <w:pPr>
              <w:spacing w:after="0" w:line="240" w:lineRule="auto"/>
              <w:ind w:right="1860" w:firstLineChars="100" w:firstLine="220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 xml:space="preserve">    Defensin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000000" w:fill="4F81BD"/>
            <w:noWrap/>
            <w:vAlign w:val="bottom"/>
            <w:hideMark/>
          </w:tcPr>
          <w:p w14:paraId="4C6C0DD5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0.02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5B7DD7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0.01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F79CAA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3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41ED63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Y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3CE1AD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</w:p>
        </w:tc>
      </w:tr>
      <w:tr w:rsidR="001A7248" w:rsidRPr="00984083" w14:paraId="333BA024" w14:textId="77777777" w:rsidTr="00F4355C">
        <w:trPr>
          <w:trHeight w:val="285"/>
        </w:trPr>
        <w:tc>
          <w:tcPr>
            <w:tcW w:w="5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D48043" w14:textId="77777777" w:rsidR="001A7248" w:rsidRPr="00984083" w:rsidRDefault="001A7248" w:rsidP="00D82D2C">
            <w:pPr>
              <w:spacing w:after="0" w:line="240" w:lineRule="auto"/>
              <w:ind w:right="1860" w:firstLineChars="100" w:firstLine="220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Mucins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4964B3" w14:textId="77777777" w:rsidR="001A7248" w:rsidRPr="00984083" w:rsidRDefault="001A7248" w:rsidP="00D82D2C">
            <w:pPr>
              <w:spacing w:after="0" w:line="240" w:lineRule="auto"/>
              <w:ind w:firstLineChars="100" w:firstLine="220"/>
              <w:rPr>
                <w:rFonts w:eastAsia="Times New Roman" w:cstheme="minorHAnsi"/>
                <w:color w:val="000000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A9297B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</w:rPr>
            </w:pP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A9104C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E331CA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F9E7B9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</w:rPr>
            </w:pPr>
          </w:p>
        </w:tc>
      </w:tr>
      <w:tr w:rsidR="001A7248" w:rsidRPr="00984083" w14:paraId="44939067" w14:textId="77777777" w:rsidTr="00F4355C">
        <w:trPr>
          <w:trHeight w:val="285"/>
        </w:trPr>
        <w:tc>
          <w:tcPr>
            <w:tcW w:w="5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7B4931" w14:textId="77777777" w:rsidR="001A7248" w:rsidRPr="00984083" w:rsidRDefault="001A7248" w:rsidP="00D82D2C">
            <w:pPr>
              <w:spacing w:after="0" w:line="240" w:lineRule="auto"/>
              <w:ind w:right="1860" w:firstLineChars="100" w:firstLine="220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 xml:space="preserve">    SG3 mucin family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000000" w:fill="FFA45C"/>
            <w:noWrap/>
            <w:vAlign w:val="bottom"/>
            <w:hideMark/>
          </w:tcPr>
          <w:p w14:paraId="41B3948C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20.06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569E18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3.30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FBD364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60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E9608B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299DB2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</w:rPr>
            </w:pPr>
          </w:p>
        </w:tc>
      </w:tr>
      <w:tr w:rsidR="001A7248" w:rsidRPr="00984083" w14:paraId="7830B46E" w14:textId="77777777" w:rsidTr="00F4355C">
        <w:trPr>
          <w:trHeight w:val="285"/>
        </w:trPr>
        <w:tc>
          <w:tcPr>
            <w:tcW w:w="5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1797FB" w14:textId="77777777" w:rsidR="001A7248" w:rsidRPr="00984083" w:rsidRDefault="001A7248" w:rsidP="00D82D2C">
            <w:pPr>
              <w:spacing w:after="0" w:line="240" w:lineRule="auto"/>
              <w:ind w:right="1860" w:firstLineChars="100" w:firstLine="220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 xml:space="preserve">    gSG5 mucin protein family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000000" w:fill="FFEB84"/>
            <w:noWrap/>
            <w:vAlign w:val="bottom"/>
            <w:hideMark/>
          </w:tcPr>
          <w:p w14:paraId="602E6CD8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4.73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1293A0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1.03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B65651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11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1A1833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1F2DE6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</w:rPr>
            </w:pPr>
          </w:p>
        </w:tc>
      </w:tr>
      <w:tr w:rsidR="001A7248" w:rsidRPr="00984083" w14:paraId="6E24FDF5" w14:textId="77777777" w:rsidTr="00F4355C">
        <w:trPr>
          <w:trHeight w:val="285"/>
        </w:trPr>
        <w:tc>
          <w:tcPr>
            <w:tcW w:w="5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86E508" w14:textId="77777777" w:rsidR="001A7248" w:rsidRPr="00984083" w:rsidRDefault="001A7248" w:rsidP="00D82D2C">
            <w:pPr>
              <w:spacing w:after="0" w:line="240" w:lineRule="auto"/>
              <w:ind w:right="1860" w:firstLineChars="100" w:firstLine="220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 xml:space="preserve">    Mucin I mosquito family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000000" w:fill="B7BF9C"/>
            <w:noWrap/>
            <w:vAlign w:val="bottom"/>
            <w:hideMark/>
          </w:tcPr>
          <w:p w14:paraId="750D5485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2.8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7072D2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0.41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F1A98C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21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022FBC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EE0AE6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</w:rPr>
            </w:pPr>
          </w:p>
        </w:tc>
      </w:tr>
      <w:tr w:rsidR="001A7248" w:rsidRPr="00984083" w14:paraId="499CD0D4" w14:textId="77777777" w:rsidTr="00F4355C">
        <w:trPr>
          <w:trHeight w:val="285"/>
        </w:trPr>
        <w:tc>
          <w:tcPr>
            <w:tcW w:w="5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2F8921" w14:textId="77777777" w:rsidR="001A7248" w:rsidRPr="00984083" w:rsidRDefault="001A7248" w:rsidP="00D82D2C">
            <w:pPr>
              <w:spacing w:after="0" w:line="240" w:lineRule="auto"/>
              <w:ind w:right="1860" w:firstLineChars="100" w:firstLine="220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 xml:space="preserve">    Virus induced mucin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000000" w:fill="B3BD9D"/>
            <w:noWrap/>
            <w:vAlign w:val="bottom"/>
            <w:hideMark/>
          </w:tcPr>
          <w:p w14:paraId="66AC8AD5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2.72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56F10A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1.14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69B014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6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949F84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B88A42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</w:rPr>
            </w:pPr>
          </w:p>
        </w:tc>
      </w:tr>
      <w:tr w:rsidR="001A7248" w:rsidRPr="00984083" w14:paraId="0A20EFEF" w14:textId="77777777" w:rsidTr="00F4355C">
        <w:trPr>
          <w:trHeight w:val="285"/>
        </w:trPr>
        <w:tc>
          <w:tcPr>
            <w:tcW w:w="5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044077" w14:textId="77777777" w:rsidR="001A7248" w:rsidRPr="00984083" w:rsidRDefault="001A7248" w:rsidP="00D82D2C">
            <w:pPr>
              <w:spacing w:after="0" w:line="240" w:lineRule="auto"/>
              <w:ind w:right="1860" w:firstLineChars="100" w:firstLine="220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OBP superfamily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29DAD6" w14:textId="77777777" w:rsidR="001A7248" w:rsidRPr="00984083" w:rsidRDefault="001A7248" w:rsidP="00D82D2C">
            <w:pPr>
              <w:spacing w:after="0" w:line="240" w:lineRule="auto"/>
              <w:ind w:firstLineChars="100" w:firstLine="220"/>
              <w:rPr>
                <w:rFonts w:eastAsia="Times New Roman" w:cstheme="minorHAnsi"/>
                <w:color w:val="000000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BD3A22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</w:rPr>
            </w:pP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6BDD88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1E6034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5D94C3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</w:rPr>
            </w:pPr>
          </w:p>
        </w:tc>
      </w:tr>
      <w:tr w:rsidR="001A7248" w:rsidRPr="00984083" w14:paraId="55841EC4" w14:textId="77777777" w:rsidTr="00F4355C">
        <w:trPr>
          <w:trHeight w:val="285"/>
        </w:trPr>
        <w:tc>
          <w:tcPr>
            <w:tcW w:w="5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A1574D" w14:textId="77777777" w:rsidR="001A7248" w:rsidRPr="00984083" w:rsidRDefault="001A7248" w:rsidP="00D82D2C">
            <w:pPr>
              <w:spacing w:after="0" w:line="240" w:lineRule="auto"/>
              <w:ind w:right="1860" w:firstLineChars="100" w:firstLine="220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 xml:space="preserve">    Anopheline short D7 family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000000" w:fill="FF874C"/>
            <w:noWrap/>
            <w:vAlign w:val="bottom"/>
            <w:hideMark/>
          </w:tcPr>
          <w:p w14:paraId="449EF6A5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26.16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68F155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3.59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FF181A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57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4C8F90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Y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2C534B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</w:p>
        </w:tc>
      </w:tr>
      <w:tr w:rsidR="001A7248" w:rsidRPr="00984083" w14:paraId="2E59B55B" w14:textId="77777777" w:rsidTr="00F4355C">
        <w:trPr>
          <w:trHeight w:val="285"/>
        </w:trPr>
        <w:tc>
          <w:tcPr>
            <w:tcW w:w="5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9D19B9" w14:textId="77777777" w:rsidR="001A7248" w:rsidRPr="00984083" w:rsidRDefault="001A7248" w:rsidP="00D82D2C">
            <w:pPr>
              <w:spacing w:after="0" w:line="240" w:lineRule="auto"/>
              <w:ind w:right="1860" w:firstLineChars="100" w:firstLine="220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 xml:space="preserve">    Long D7 mosquito family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000000" w:fill="FFAF62"/>
            <w:noWrap/>
            <w:vAlign w:val="bottom"/>
            <w:hideMark/>
          </w:tcPr>
          <w:p w14:paraId="4DF0A3D9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17.7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CAAD47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1.76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66306B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15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5C587B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Y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BB37D5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</w:p>
        </w:tc>
      </w:tr>
      <w:tr w:rsidR="001A7248" w:rsidRPr="00984083" w14:paraId="69BD4826" w14:textId="77777777" w:rsidTr="00F4355C">
        <w:trPr>
          <w:trHeight w:val="285"/>
        </w:trPr>
        <w:tc>
          <w:tcPr>
            <w:tcW w:w="5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8F28C5" w14:textId="77777777" w:rsidR="001A7248" w:rsidRPr="00984083" w:rsidRDefault="001A7248" w:rsidP="00D82D2C">
            <w:pPr>
              <w:spacing w:after="0" w:line="240" w:lineRule="auto"/>
              <w:ind w:right="1860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 xml:space="preserve">    Antigen-5 gVAg family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000000" w:fill="FF0805"/>
            <w:noWrap/>
            <w:vAlign w:val="bottom"/>
            <w:hideMark/>
          </w:tcPr>
          <w:p w14:paraId="091BD6B3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53.35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084F4C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8.66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D6C7EA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15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C0236B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1B7751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</w:rPr>
            </w:pPr>
          </w:p>
        </w:tc>
      </w:tr>
      <w:tr w:rsidR="001A7248" w:rsidRPr="00984083" w14:paraId="1587E7A2" w14:textId="77777777" w:rsidTr="00F4355C">
        <w:trPr>
          <w:trHeight w:val="285"/>
        </w:trPr>
        <w:tc>
          <w:tcPr>
            <w:tcW w:w="645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85BEF6" w14:textId="77777777" w:rsidR="001A7248" w:rsidRPr="00984083" w:rsidRDefault="001A7248" w:rsidP="00D82D2C">
            <w:pPr>
              <w:spacing w:after="0" w:line="240" w:lineRule="auto"/>
              <w:ind w:right="1860"/>
              <w:rPr>
                <w:rFonts w:eastAsia="Times New Roman" w:cstheme="minorHAnsi"/>
                <w:b/>
                <w:bCs/>
                <w:color w:val="000000"/>
              </w:rPr>
            </w:pPr>
            <w:r w:rsidRPr="00984083">
              <w:rPr>
                <w:rFonts w:eastAsia="Times New Roman" w:cstheme="minorHAnsi"/>
                <w:b/>
                <w:bCs/>
                <w:color w:val="000000"/>
              </w:rPr>
              <w:t>II - Protein families exclusive of blood sucking Nematocera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FB9F16" w14:textId="77777777" w:rsidR="001A7248" w:rsidRPr="00984083" w:rsidRDefault="001A7248" w:rsidP="00D82D2C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</w:rPr>
            </w:pP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12DFEB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24F471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C26420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</w:rPr>
            </w:pPr>
          </w:p>
        </w:tc>
      </w:tr>
      <w:tr w:rsidR="001A7248" w:rsidRPr="00984083" w14:paraId="16009979" w14:textId="77777777" w:rsidTr="00F4355C">
        <w:trPr>
          <w:trHeight w:val="285"/>
        </w:trPr>
        <w:tc>
          <w:tcPr>
            <w:tcW w:w="5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CDFAAF" w14:textId="77777777" w:rsidR="001A7248" w:rsidRPr="00984083" w:rsidRDefault="001A7248" w:rsidP="00D82D2C">
            <w:pPr>
              <w:spacing w:after="0" w:line="240" w:lineRule="auto"/>
              <w:ind w:right="1860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 xml:space="preserve">    30 kDa/Aegyptin family 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000000" w:fill="FF0000"/>
            <w:noWrap/>
            <w:vAlign w:val="bottom"/>
            <w:hideMark/>
          </w:tcPr>
          <w:p w14:paraId="0E16D455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54.97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DC82AB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5.02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8DA007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16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411871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Y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53701B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</w:p>
        </w:tc>
      </w:tr>
      <w:tr w:rsidR="001A7248" w:rsidRPr="00984083" w14:paraId="3501ED64" w14:textId="77777777" w:rsidTr="00F4355C">
        <w:trPr>
          <w:trHeight w:val="285"/>
        </w:trPr>
        <w:tc>
          <w:tcPr>
            <w:tcW w:w="5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0C6C62" w14:textId="77777777" w:rsidR="001A7248" w:rsidRPr="00984083" w:rsidRDefault="001A7248" w:rsidP="00D82D2C">
            <w:pPr>
              <w:spacing w:after="0" w:line="240" w:lineRule="auto"/>
              <w:ind w:right="1860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 xml:space="preserve">    Canonical 41 kDa family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000000" w:fill="FFDA7A"/>
            <w:noWrap/>
            <w:vAlign w:val="bottom"/>
            <w:hideMark/>
          </w:tcPr>
          <w:p w14:paraId="67A6B2A2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8.56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1FD230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1.71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CF2D0A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12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FFBBE9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D8D8CC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</w:rPr>
            </w:pPr>
          </w:p>
        </w:tc>
      </w:tr>
      <w:tr w:rsidR="001A7248" w:rsidRPr="00984083" w14:paraId="253F9A0F" w14:textId="77777777" w:rsidTr="00F4355C">
        <w:trPr>
          <w:trHeight w:val="285"/>
        </w:trPr>
        <w:tc>
          <w:tcPr>
            <w:tcW w:w="5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FCE2A8" w14:textId="77777777" w:rsidR="001A7248" w:rsidRPr="00984083" w:rsidRDefault="001A7248" w:rsidP="00D82D2C">
            <w:pPr>
              <w:spacing w:after="0" w:line="240" w:lineRule="auto"/>
              <w:ind w:right="1860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 xml:space="preserve">    Mucin II mosquito family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000000" w:fill="96ACA6"/>
            <w:noWrap/>
            <w:vAlign w:val="bottom"/>
            <w:hideMark/>
          </w:tcPr>
          <w:p w14:paraId="71900BE3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1.93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2500E5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0.38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A02DBB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6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071EED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3A2238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</w:rPr>
            </w:pPr>
          </w:p>
        </w:tc>
      </w:tr>
      <w:tr w:rsidR="001A7248" w:rsidRPr="00984083" w14:paraId="7B260D7C" w14:textId="77777777" w:rsidTr="00F4355C">
        <w:trPr>
          <w:trHeight w:val="285"/>
        </w:trPr>
        <w:tc>
          <w:tcPr>
            <w:tcW w:w="5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05F184" w14:textId="77777777" w:rsidR="001A7248" w:rsidRPr="00984083" w:rsidRDefault="001A7248" w:rsidP="00D82D2C">
            <w:pPr>
              <w:spacing w:after="0" w:line="240" w:lineRule="auto"/>
              <w:ind w:right="1860"/>
              <w:rPr>
                <w:rFonts w:eastAsia="Times New Roman" w:cstheme="minorHAnsi"/>
                <w:b/>
                <w:bCs/>
                <w:color w:val="000000"/>
              </w:rPr>
            </w:pPr>
            <w:r w:rsidRPr="00984083">
              <w:rPr>
                <w:rFonts w:eastAsia="Times New Roman" w:cstheme="minorHAnsi"/>
                <w:b/>
                <w:bCs/>
                <w:color w:val="000000"/>
              </w:rPr>
              <w:t>III - Protein families specific of mosquitoes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0F140B" w14:textId="77777777" w:rsidR="001A7248" w:rsidRPr="00984083" w:rsidRDefault="001A7248" w:rsidP="00D82D2C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80C197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</w:rPr>
            </w:pP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8F7E4B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ECE52D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20D8B3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</w:rPr>
            </w:pPr>
          </w:p>
        </w:tc>
      </w:tr>
      <w:tr w:rsidR="001A7248" w:rsidRPr="00984083" w14:paraId="52C452CA" w14:textId="77777777" w:rsidTr="00F4355C">
        <w:trPr>
          <w:trHeight w:val="285"/>
        </w:trPr>
        <w:tc>
          <w:tcPr>
            <w:tcW w:w="5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E052AB" w14:textId="77777777" w:rsidR="001A7248" w:rsidRPr="00984083" w:rsidRDefault="001A7248" w:rsidP="00D82D2C">
            <w:pPr>
              <w:spacing w:after="0" w:line="240" w:lineRule="auto"/>
              <w:ind w:right="1860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 xml:space="preserve">    cE5/Anophelin family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000000" w:fill="FF9152"/>
            <w:noWrap/>
            <w:vAlign w:val="bottom"/>
            <w:hideMark/>
          </w:tcPr>
          <w:p w14:paraId="21D05772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24.1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B7647D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4.96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96F278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15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E09E05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Y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1AD0AD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</w:p>
        </w:tc>
      </w:tr>
      <w:tr w:rsidR="001A7248" w:rsidRPr="00984083" w14:paraId="039C79D9" w14:textId="77777777" w:rsidTr="00F4355C">
        <w:trPr>
          <w:trHeight w:val="285"/>
        </w:trPr>
        <w:tc>
          <w:tcPr>
            <w:tcW w:w="5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A8F655" w14:textId="77777777" w:rsidR="001A7248" w:rsidRPr="00984083" w:rsidRDefault="001A7248" w:rsidP="00D82D2C">
            <w:pPr>
              <w:spacing w:after="0" w:line="240" w:lineRule="auto"/>
              <w:ind w:right="1860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 xml:space="preserve">    Anopheline SG1 family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000000" w:fill="FFAB60"/>
            <w:noWrap/>
            <w:vAlign w:val="bottom"/>
            <w:hideMark/>
          </w:tcPr>
          <w:p w14:paraId="7CFF0ABE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18.5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4C227E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1.59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D42534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81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A3DECF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A77768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</w:rPr>
            </w:pPr>
          </w:p>
        </w:tc>
      </w:tr>
      <w:tr w:rsidR="001A7248" w:rsidRPr="00984083" w14:paraId="641480A8" w14:textId="77777777" w:rsidTr="00F4355C">
        <w:trPr>
          <w:trHeight w:val="285"/>
        </w:trPr>
        <w:tc>
          <w:tcPr>
            <w:tcW w:w="5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FB1BA0" w14:textId="77777777" w:rsidR="001A7248" w:rsidRPr="00984083" w:rsidRDefault="001A7248" w:rsidP="00D82D2C">
            <w:pPr>
              <w:spacing w:after="0" w:line="240" w:lineRule="auto"/>
              <w:ind w:right="1860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 xml:space="preserve">    hyp15-17 family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000000" w:fill="FFB767"/>
            <w:noWrap/>
            <w:vAlign w:val="bottom"/>
            <w:hideMark/>
          </w:tcPr>
          <w:p w14:paraId="505F9FE4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15.96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85D4B3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4.04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3DE64A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24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B88A1C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973D39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</w:rPr>
            </w:pPr>
          </w:p>
        </w:tc>
      </w:tr>
      <w:tr w:rsidR="001A7248" w:rsidRPr="00984083" w14:paraId="2361BE24" w14:textId="77777777" w:rsidTr="00F4355C">
        <w:trPr>
          <w:trHeight w:val="285"/>
        </w:trPr>
        <w:tc>
          <w:tcPr>
            <w:tcW w:w="5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989BC8" w14:textId="77777777" w:rsidR="001A7248" w:rsidRPr="00984083" w:rsidRDefault="001A7248" w:rsidP="00D82D2C">
            <w:pPr>
              <w:spacing w:after="0" w:line="240" w:lineRule="auto"/>
              <w:ind w:right="1860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 xml:space="preserve">    56 kDa mosquito family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000000" w:fill="FFDE7D"/>
            <w:noWrap/>
            <w:vAlign w:val="bottom"/>
            <w:hideMark/>
          </w:tcPr>
          <w:p w14:paraId="569CE69A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7.62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477C75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2.58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7E89FE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6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80A7EC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B6C99F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</w:rPr>
            </w:pPr>
          </w:p>
        </w:tc>
      </w:tr>
      <w:tr w:rsidR="001A7248" w:rsidRPr="00984083" w14:paraId="0094205B" w14:textId="77777777" w:rsidTr="00F4355C">
        <w:trPr>
          <w:trHeight w:val="285"/>
        </w:trPr>
        <w:tc>
          <w:tcPr>
            <w:tcW w:w="5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C83BC6" w14:textId="77777777" w:rsidR="001A7248" w:rsidRPr="00984083" w:rsidRDefault="001A7248" w:rsidP="00D82D2C">
            <w:pPr>
              <w:spacing w:after="0" w:line="240" w:lineRule="auto"/>
              <w:ind w:right="1860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 xml:space="preserve">    Hyp8.2 family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000000" w:fill="FFE380"/>
            <w:noWrap/>
            <w:vAlign w:val="bottom"/>
            <w:hideMark/>
          </w:tcPr>
          <w:p w14:paraId="57AA0CD2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6.57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BAB1BA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0.57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40F373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45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C87C88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5E73FA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</w:rPr>
            </w:pPr>
          </w:p>
        </w:tc>
      </w:tr>
      <w:tr w:rsidR="001A7248" w:rsidRPr="00984083" w14:paraId="781E57CD" w14:textId="77777777" w:rsidTr="00F4355C">
        <w:trPr>
          <w:trHeight w:val="285"/>
        </w:trPr>
        <w:tc>
          <w:tcPr>
            <w:tcW w:w="5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A9F110" w14:textId="77777777" w:rsidR="001A7248" w:rsidRPr="00984083" w:rsidRDefault="001A7248" w:rsidP="00D82D2C">
            <w:pPr>
              <w:spacing w:after="0" w:line="240" w:lineRule="auto"/>
              <w:ind w:right="1860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 xml:space="preserve">    </w:t>
            </w:r>
            <w:r>
              <w:rPr>
                <w:rFonts w:eastAsia="Times New Roman" w:cstheme="minorHAnsi"/>
                <w:color w:val="000000"/>
              </w:rPr>
              <w:t xml:space="preserve">HHH </w:t>
            </w:r>
            <w:r w:rsidRPr="00984083">
              <w:rPr>
                <w:rFonts w:eastAsia="Times New Roman" w:cstheme="minorHAnsi"/>
                <w:color w:val="000000"/>
              </w:rPr>
              <w:t>peptide family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000000" w:fill="FFEB84"/>
            <w:noWrap/>
            <w:vAlign w:val="bottom"/>
            <w:hideMark/>
          </w:tcPr>
          <w:p w14:paraId="0B91E0E3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4.83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6D1CE2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0.55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FA01B0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19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1F92E1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52A8B1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</w:rPr>
            </w:pPr>
          </w:p>
        </w:tc>
      </w:tr>
      <w:tr w:rsidR="001A7248" w:rsidRPr="00984083" w14:paraId="01389320" w14:textId="77777777" w:rsidTr="00F4355C">
        <w:trPr>
          <w:trHeight w:val="285"/>
        </w:trPr>
        <w:tc>
          <w:tcPr>
            <w:tcW w:w="5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1B5AF2" w14:textId="77777777" w:rsidR="001A7248" w:rsidRPr="00984083" w:rsidRDefault="001A7248" w:rsidP="00D82D2C">
            <w:pPr>
              <w:spacing w:after="0" w:line="240" w:lineRule="auto"/>
              <w:ind w:right="1860"/>
              <w:rPr>
                <w:rFonts w:eastAsia="Times New Roman" w:cstheme="minorHAnsi"/>
                <w:color w:val="000000"/>
              </w:rPr>
            </w:pPr>
            <w:r>
              <w:rPr>
                <w:rFonts w:eastAsia="Times New Roman" w:cstheme="minorHAnsi"/>
                <w:color w:val="000000"/>
              </w:rPr>
              <w:t xml:space="preserve">    GGGG </w:t>
            </w:r>
            <w:r w:rsidRPr="00984083">
              <w:rPr>
                <w:rFonts w:eastAsia="Times New Roman" w:cstheme="minorHAnsi"/>
                <w:color w:val="000000"/>
              </w:rPr>
              <w:t>family similar to HHH family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000000" w:fill="AAB8A0"/>
            <w:noWrap/>
            <w:vAlign w:val="bottom"/>
            <w:hideMark/>
          </w:tcPr>
          <w:p w14:paraId="177CB8FA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2.48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D1181A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0.30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9669A6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25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5FD4BB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70D218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</w:rPr>
            </w:pPr>
          </w:p>
        </w:tc>
      </w:tr>
      <w:tr w:rsidR="001A7248" w:rsidRPr="00984083" w14:paraId="7F791AAF" w14:textId="77777777" w:rsidTr="00F4355C">
        <w:trPr>
          <w:trHeight w:val="285"/>
        </w:trPr>
        <w:tc>
          <w:tcPr>
            <w:tcW w:w="5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70F323" w14:textId="77777777" w:rsidR="001A7248" w:rsidRPr="00984083" w:rsidRDefault="001A7248" w:rsidP="00D82D2C">
            <w:pPr>
              <w:spacing w:after="0" w:line="240" w:lineRule="auto"/>
              <w:ind w:right="1860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 xml:space="preserve">    Basic tail mosquito family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000000" w:fill="B8C09B"/>
            <w:noWrap/>
            <w:vAlign w:val="bottom"/>
            <w:hideMark/>
          </w:tcPr>
          <w:p w14:paraId="722C6E9D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2.84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9C6DCE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>
              <w:rPr>
                <w:rFonts w:eastAsia="Times New Roman" w:cstheme="minorHAnsi"/>
                <w:color w:val="000000"/>
              </w:rPr>
              <w:fldChar w:fldCharType="begin">
                <w:fldData xml:space="preserve">PEVuZE5vdGU+PENpdGU+PEF1dGhvcj5SaWJlaXJvPC9BdXRob3I+PFllYXI+MTk5MzwvWWVhcj48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</w:fldData>
              </w:fldChar>
            </w:r>
            <w:r>
              <w:rPr>
                <w:rFonts w:eastAsia="Times New Roman" w:cstheme="minorHAnsi"/>
                <w:color w:val="000000"/>
              </w:rPr>
              <w:instrText xml:space="preserve"> ADDIN EN.CITE </w:instrText>
            </w:r>
            <w:r>
              <w:rPr>
                <w:rFonts w:eastAsia="Times New Roman" w:cstheme="minorHAnsi"/>
                <w:color w:val="000000"/>
              </w:rPr>
              <w:fldChar w:fldCharType="begin">
                <w:fldData xml:space="preserve">PEVuZE5vdGU+PENpdGU+PEF1dGhvcj5SaWJlaXJvPC9BdXRob3I+PFllYXI+MTk5MzwvWWVhcj48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</w:fldData>
              </w:fldChar>
            </w:r>
            <w:r>
              <w:rPr>
                <w:rFonts w:eastAsia="Times New Roman" w:cstheme="minorHAnsi"/>
                <w:color w:val="000000"/>
              </w:rPr>
              <w:instrText xml:space="preserve"> ADDIN EN.CITE.DATA </w:instrText>
            </w:r>
            <w:r>
              <w:rPr>
                <w:rFonts w:eastAsia="Times New Roman" w:cstheme="minorHAnsi"/>
                <w:color w:val="000000"/>
              </w:rPr>
            </w:r>
            <w:r>
              <w:rPr>
                <w:rFonts w:eastAsia="Times New Roman" w:cstheme="minorHAnsi"/>
                <w:color w:val="000000"/>
              </w:rPr>
              <w:fldChar w:fldCharType="end"/>
            </w:r>
            <w:r>
              <w:rPr>
                <w:rFonts w:eastAsia="Times New Roman" w:cstheme="minorHAnsi"/>
                <w:color w:val="000000"/>
              </w:rPr>
            </w:r>
            <w:r>
              <w:rPr>
                <w:rFonts w:eastAsia="Times New Roman" w:cstheme="minorHAnsi"/>
                <w:color w:val="000000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/>
              </w:rPr>
              <w:t>[14, 15]</w:t>
            </w:r>
            <w:r>
              <w:rPr>
                <w:rFonts w:eastAsia="Times New Roman" w:cstheme="minorHAnsi"/>
                <w:color w:val="000000"/>
              </w:rPr>
              <w:fldChar w:fldCharType="end"/>
            </w:r>
            <w:r w:rsidRPr="00984083">
              <w:rPr>
                <w:rFonts w:eastAsia="Times New Roman" w:cstheme="minorHAnsi"/>
                <w:color w:val="000000"/>
              </w:rPr>
              <w:t>0.67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2D398C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13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05952A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3835E9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</w:rPr>
            </w:pPr>
          </w:p>
        </w:tc>
      </w:tr>
      <w:tr w:rsidR="001A7248" w:rsidRPr="00984083" w14:paraId="044950BB" w14:textId="77777777" w:rsidTr="00F4355C">
        <w:trPr>
          <w:trHeight w:val="285"/>
        </w:trPr>
        <w:tc>
          <w:tcPr>
            <w:tcW w:w="5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01B31E" w14:textId="77777777" w:rsidR="001A7248" w:rsidRPr="00984083" w:rsidRDefault="001A7248" w:rsidP="00D82D2C">
            <w:pPr>
              <w:spacing w:after="0" w:line="240" w:lineRule="auto"/>
              <w:ind w:right="1860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 xml:space="preserve">    23.5 kDa culicine family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000000" w:fill="B0BB9E"/>
            <w:noWrap/>
            <w:vAlign w:val="bottom"/>
            <w:hideMark/>
          </w:tcPr>
          <w:p w14:paraId="3041765E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2.62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66C046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0.99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EB2C40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4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0D5F88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169470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</w:rPr>
            </w:pPr>
          </w:p>
        </w:tc>
      </w:tr>
      <w:tr w:rsidR="001A7248" w:rsidRPr="00984083" w14:paraId="042A1E47" w14:textId="77777777" w:rsidTr="00F4355C">
        <w:trPr>
          <w:trHeight w:val="285"/>
        </w:trPr>
        <w:tc>
          <w:tcPr>
            <w:tcW w:w="5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AAB75B" w14:textId="77777777" w:rsidR="001A7248" w:rsidRPr="00984083" w:rsidRDefault="001A7248" w:rsidP="00D82D2C">
            <w:pPr>
              <w:spacing w:after="0" w:line="240" w:lineRule="auto"/>
              <w:ind w:right="1860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 xml:space="preserve">    gSG7 family/Anophensins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000000" w:fill="9DB0A4"/>
            <w:noWrap/>
            <w:vAlign w:val="bottom"/>
            <w:hideMark/>
          </w:tcPr>
          <w:p w14:paraId="2F48D1FC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2.12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AC85AB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0.21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90B1C9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19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013C7E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Y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7A8AC2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</w:p>
        </w:tc>
      </w:tr>
      <w:tr w:rsidR="001A7248" w:rsidRPr="00984083" w14:paraId="4159452C" w14:textId="77777777" w:rsidTr="00F4355C">
        <w:trPr>
          <w:trHeight w:val="285"/>
        </w:trPr>
        <w:tc>
          <w:tcPr>
            <w:tcW w:w="5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D84F8D" w14:textId="77777777" w:rsidR="001A7248" w:rsidRPr="00984083" w:rsidRDefault="001A7248" w:rsidP="00D82D2C">
            <w:pPr>
              <w:spacing w:after="0" w:line="240" w:lineRule="auto"/>
              <w:ind w:right="1860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 xml:space="preserve">    gSG8 family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000000" w:fill="98ADA6"/>
            <w:noWrap/>
            <w:vAlign w:val="bottom"/>
            <w:hideMark/>
          </w:tcPr>
          <w:p w14:paraId="2B70B22F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1.98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708660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0.45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DFC76D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12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F25D11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E91F0F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</w:rPr>
            </w:pPr>
          </w:p>
        </w:tc>
      </w:tr>
      <w:tr w:rsidR="001A7248" w:rsidRPr="00984083" w14:paraId="7028913F" w14:textId="77777777" w:rsidTr="00F4355C">
        <w:trPr>
          <w:trHeight w:val="285"/>
        </w:trPr>
        <w:tc>
          <w:tcPr>
            <w:tcW w:w="5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BF8C74" w14:textId="77777777" w:rsidR="001A7248" w:rsidRPr="00984083" w:rsidRDefault="001A7248" w:rsidP="00D82D2C">
            <w:pPr>
              <w:spacing w:after="0" w:line="240" w:lineRule="auto"/>
              <w:ind w:right="1860"/>
              <w:rPr>
                <w:rFonts w:eastAsia="Times New Roman" w:cstheme="minorHAnsi"/>
                <w:color w:val="000000"/>
              </w:rPr>
            </w:pPr>
            <w:r>
              <w:rPr>
                <w:rFonts w:eastAsia="Times New Roman" w:cstheme="minorHAnsi"/>
                <w:color w:val="000000"/>
              </w:rPr>
              <w:t xml:space="preserve">    Hyp6.2 </w:t>
            </w:r>
            <w:r w:rsidRPr="00984083">
              <w:rPr>
                <w:rFonts w:eastAsia="Times New Roman" w:cstheme="minorHAnsi"/>
                <w:color w:val="000000"/>
              </w:rPr>
              <w:t>family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000000" w:fill="819FAD"/>
            <w:noWrap/>
            <w:vAlign w:val="bottom"/>
            <w:hideMark/>
          </w:tcPr>
          <w:p w14:paraId="077C09AC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1.38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8BC28F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0.13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B3AED5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18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46F4C7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293023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</w:rPr>
            </w:pPr>
          </w:p>
        </w:tc>
      </w:tr>
      <w:tr w:rsidR="001A7248" w:rsidRPr="00984083" w14:paraId="7E7C91BF" w14:textId="77777777" w:rsidTr="00F4355C">
        <w:trPr>
          <w:trHeight w:val="285"/>
        </w:trPr>
        <w:tc>
          <w:tcPr>
            <w:tcW w:w="5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5900A4" w14:textId="77777777" w:rsidR="001A7248" w:rsidRPr="00984083" w:rsidRDefault="001A7248" w:rsidP="00D82D2C">
            <w:pPr>
              <w:spacing w:after="0" w:line="240" w:lineRule="auto"/>
              <w:ind w:right="1860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 xml:space="preserve">    hyp8.2 culicine family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000000" w:fill="658EB6"/>
            <w:noWrap/>
            <w:vAlign w:val="bottom"/>
            <w:hideMark/>
          </w:tcPr>
          <w:p w14:paraId="747A7D00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0.62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1A58A5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C77E4A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1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44E09C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6980BD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</w:rPr>
            </w:pPr>
          </w:p>
        </w:tc>
      </w:tr>
      <w:tr w:rsidR="001A7248" w:rsidRPr="00984083" w14:paraId="0EEFF145" w14:textId="77777777" w:rsidTr="00F4355C">
        <w:trPr>
          <w:trHeight w:val="285"/>
        </w:trPr>
        <w:tc>
          <w:tcPr>
            <w:tcW w:w="5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F04A58" w14:textId="77777777" w:rsidR="001A7248" w:rsidRPr="00984083" w:rsidRDefault="001A7248" w:rsidP="00D82D2C">
            <w:pPr>
              <w:spacing w:after="0" w:line="240" w:lineRule="auto"/>
              <w:ind w:right="1860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 xml:space="preserve">    Other salivary polypeptides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000000" w:fill="7296B2"/>
            <w:noWrap/>
            <w:vAlign w:val="bottom"/>
            <w:hideMark/>
          </w:tcPr>
          <w:p w14:paraId="1C60D27C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0.97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77A195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0.47</w:t>
            </w: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7EB65C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  <w:r w:rsidRPr="00984083">
              <w:rPr>
                <w:rFonts w:eastAsia="Times New Roman" w:cstheme="minorHAnsi"/>
                <w:color w:val="000000"/>
              </w:rPr>
              <w:t>26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26AA1B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58C0F9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</w:rPr>
            </w:pPr>
          </w:p>
        </w:tc>
      </w:tr>
      <w:tr w:rsidR="001A7248" w:rsidRPr="00984083" w14:paraId="15B86D28" w14:textId="77777777" w:rsidTr="00F4355C">
        <w:trPr>
          <w:trHeight w:val="285"/>
        </w:trPr>
        <w:tc>
          <w:tcPr>
            <w:tcW w:w="54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C8B96B" w14:textId="77777777" w:rsidR="001A7248" w:rsidRPr="00984083" w:rsidRDefault="001A7248" w:rsidP="00D82D2C">
            <w:pPr>
              <w:spacing w:after="0" w:line="240" w:lineRule="auto"/>
              <w:ind w:right="1860"/>
              <w:rPr>
                <w:rFonts w:eastAsia="Times New Roman" w:cstheme="minorHAnsi"/>
                <w:b/>
                <w:bCs/>
                <w:color w:val="000000"/>
              </w:rPr>
            </w:pPr>
            <w:r w:rsidRPr="00984083">
              <w:rPr>
                <w:rFonts w:eastAsia="Times New Roman" w:cstheme="minorHAnsi"/>
                <w:b/>
                <w:bCs/>
                <w:color w:val="000000"/>
              </w:rPr>
              <w:t>Total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7E2400" w14:textId="77777777" w:rsidR="001A7248" w:rsidRPr="00984083" w:rsidRDefault="001A7248" w:rsidP="00D82D2C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37DD94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</w:rPr>
            </w:pPr>
          </w:p>
        </w:tc>
        <w:tc>
          <w:tcPr>
            <w:tcW w:w="6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3C5ED7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</w:rPr>
            </w:pPr>
            <w:r w:rsidRPr="00984083">
              <w:rPr>
                <w:rFonts w:eastAsia="Times New Roman" w:cstheme="minorHAnsi"/>
                <w:b/>
                <w:bCs/>
                <w:color w:val="000000"/>
              </w:rPr>
              <w:t>593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0F4368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b/>
                <w:bCs/>
                <w:color w:val="00000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99DCCC" w14:textId="77777777" w:rsidR="001A7248" w:rsidRPr="00984083" w:rsidRDefault="001A7248" w:rsidP="00D82D2C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</w:rPr>
            </w:pPr>
          </w:p>
        </w:tc>
      </w:tr>
    </w:tbl>
    <w:p w14:paraId="41A410BA" w14:textId="77777777" w:rsidR="001A7248" w:rsidRDefault="001A7248" w:rsidP="001A7248">
      <w:pPr>
        <w:pStyle w:val="ListParagraph"/>
        <w:numPr>
          <w:ilvl w:val="0"/>
          <w:numId w:val="1"/>
        </w:numPr>
      </w:pPr>
      <w:bookmarkStart w:id="1" w:name="_GoBack"/>
      <w:bookmarkEnd w:id="1"/>
      <w:r>
        <w:t>Indicates whether at least one publication characterizes a function for the protein product.</w:t>
      </w:r>
    </w:p>
    <w:p w14:paraId="4E2274BB" w14:textId="77777777" w:rsidR="001A7248" w:rsidRDefault="001A7248" w:rsidP="001A7248"/>
    <w:p w14:paraId="46D730BF" w14:textId="77777777" w:rsidR="00F4355C" w:rsidRDefault="00F4355C">
      <w:pPr>
        <w:rPr>
          <w:b/>
        </w:rPr>
      </w:pPr>
      <w:r>
        <w:rPr>
          <w:b/>
        </w:rPr>
        <w:br w:type="page"/>
      </w:r>
    </w:p>
    <w:p w14:paraId="5CD1CB7E" w14:textId="0DDBDDC3" w:rsidR="001A7248" w:rsidRDefault="001A7248" w:rsidP="001A7248">
      <w:r>
        <w:rPr>
          <w:b/>
        </w:rPr>
        <w:t xml:space="preserve">Supplemental table 6: </w:t>
      </w:r>
      <w:r>
        <w:t>Transcripts coding for members of the Apyrase/5’-nucleotidase family, and their expression indices (EI).</w:t>
      </w:r>
    </w:p>
    <w:tbl>
      <w:tblPr>
        <w:tblW w:w="7195" w:type="dxa"/>
        <w:tblLook w:val="04A0" w:firstRow="1" w:lastRow="0" w:firstColumn="1" w:lastColumn="0" w:noHBand="0" w:noVBand="1"/>
      </w:tblPr>
      <w:tblGrid>
        <w:gridCol w:w="3555"/>
        <w:gridCol w:w="1241"/>
        <w:gridCol w:w="2399"/>
      </w:tblGrid>
      <w:tr w:rsidR="001A7248" w:rsidRPr="001A7248" w14:paraId="3A0878BE" w14:textId="77777777" w:rsidTr="001A7248">
        <w:trPr>
          <w:trHeight w:val="570"/>
        </w:trPr>
        <w:tc>
          <w:tcPr>
            <w:tcW w:w="35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77787AAF" w14:textId="77777777" w:rsidR="001A7248" w:rsidRPr="001A7248" w:rsidRDefault="001A7248" w:rsidP="001A7248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1A7248">
              <w:rPr>
                <w:rFonts w:ascii="Calibri" w:eastAsia="Times New Roman" w:hAnsi="Calibri" w:cs="Calibri"/>
                <w:b/>
                <w:bCs/>
                <w:color w:val="000000"/>
              </w:rPr>
              <w:t>Transcript name</w:t>
            </w:r>
          </w:p>
        </w:tc>
        <w:tc>
          <w:tcPr>
            <w:tcW w:w="124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64078A93" w14:textId="77777777" w:rsidR="001A7248" w:rsidRPr="001A7248" w:rsidRDefault="001A7248" w:rsidP="001A724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1A7248">
              <w:rPr>
                <w:rFonts w:ascii="Calibri" w:eastAsia="Times New Roman" w:hAnsi="Calibri" w:cs="Calibri"/>
                <w:b/>
                <w:bCs/>
                <w:color w:val="000000"/>
              </w:rPr>
              <w:t>EI</w:t>
            </w:r>
          </w:p>
        </w:tc>
        <w:tc>
          <w:tcPr>
            <w:tcW w:w="239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bottom"/>
            <w:hideMark/>
          </w:tcPr>
          <w:p w14:paraId="105C251D" w14:textId="77777777" w:rsidR="001A7248" w:rsidRPr="001A7248" w:rsidRDefault="001A7248" w:rsidP="001A724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1A7248">
              <w:rPr>
                <w:rFonts w:ascii="Calibri" w:eastAsia="Times New Roman" w:hAnsi="Calibri" w:cs="Calibri"/>
                <w:b/>
                <w:bCs/>
                <w:color w:val="000000"/>
              </w:rPr>
              <w:t>Species</w:t>
            </w:r>
          </w:p>
        </w:tc>
      </w:tr>
      <w:tr w:rsidR="001A7248" w:rsidRPr="001A7248" w14:paraId="5B9E9F30" w14:textId="77777777" w:rsidTr="001A7248">
        <w:trPr>
          <w:trHeight w:val="300"/>
        </w:trPr>
        <w:tc>
          <w:tcPr>
            <w:tcW w:w="3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0CD521" w14:textId="77777777" w:rsidR="001A7248" w:rsidRPr="001A7248" w:rsidRDefault="00F4355C" w:rsidP="001A724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hyperlink r:id="rId19" w:tgtFrame="_parent" w:history="1">
              <w:r w:rsidR="001A7248" w:rsidRPr="001A7248">
                <w:rPr>
                  <w:rFonts w:ascii="Calibri" w:eastAsia="Times New Roman" w:hAnsi="Calibri" w:cs="Calibri"/>
                  <w:color w:val="000000"/>
                </w:rPr>
                <w:t>AnbraSigP-146759_FR4_1-582</w:t>
              </w:r>
            </w:hyperlink>
          </w:p>
        </w:tc>
        <w:tc>
          <w:tcPr>
            <w:tcW w:w="124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DCDB"/>
            <w:noWrap/>
            <w:vAlign w:val="bottom"/>
            <w:hideMark/>
          </w:tcPr>
          <w:p w14:paraId="71595775" w14:textId="77777777" w:rsidR="001A7248" w:rsidRPr="001A7248" w:rsidRDefault="001A7248" w:rsidP="001A724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1A7248">
              <w:rPr>
                <w:rFonts w:ascii="Calibri" w:eastAsia="Times New Roman" w:hAnsi="Calibri" w:cs="Calibri"/>
                <w:color w:val="000000"/>
              </w:rPr>
              <w:t>48.20</w:t>
            </w:r>
          </w:p>
        </w:tc>
        <w:tc>
          <w:tcPr>
            <w:tcW w:w="2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7D291B" w14:textId="77777777" w:rsidR="001A7248" w:rsidRPr="001A7248" w:rsidRDefault="001A7248" w:rsidP="001A724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1A7248">
              <w:rPr>
                <w:rFonts w:ascii="Calibri" w:eastAsia="Times New Roman" w:hAnsi="Calibri" w:cs="Calibri"/>
                <w:i/>
                <w:iCs/>
                <w:color w:val="000000"/>
              </w:rPr>
              <w:t>An. braziliensis</w:t>
            </w:r>
          </w:p>
        </w:tc>
      </w:tr>
      <w:tr w:rsidR="001A7248" w:rsidRPr="001A7248" w14:paraId="03DB7814" w14:textId="77777777" w:rsidTr="001A7248">
        <w:trPr>
          <w:trHeight w:val="300"/>
        </w:trPr>
        <w:tc>
          <w:tcPr>
            <w:tcW w:w="3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4DDEFC" w14:textId="77777777" w:rsidR="001A7248" w:rsidRPr="001A7248" w:rsidRDefault="00F4355C" w:rsidP="001A724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hyperlink r:id="rId20" w:tgtFrame="_parent" w:history="1">
              <w:r w:rsidR="001A7248" w:rsidRPr="001A7248">
                <w:rPr>
                  <w:rFonts w:ascii="Calibri" w:eastAsia="Times New Roman" w:hAnsi="Calibri" w:cs="Calibri"/>
                  <w:color w:val="000000"/>
                </w:rPr>
                <w:t>Anbra-147290_FR2_1-576</w:t>
              </w:r>
            </w:hyperlink>
          </w:p>
        </w:tc>
        <w:tc>
          <w:tcPr>
            <w:tcW w:w="124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DCDB"/>
            <w:noWrap/>
            <w:vAlign w:val="bottom"/>
            <w:hideMark/>
          </w:tcPr>
          <w:p w14:paraId="19704EA1" w14:textId="77777777" w:rsidR="001A7248" w:rsidRPr="001A7248" w:rsidRDefault="001A7248" w:rsidP="001A724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1A7248">
              <w:rPr>
                <w:rFonts w:ascii="Calibri" w:eastAsia="Times New Roman" w:hAnsi="Calibri" w:cs="Calibri"/>
                <w:color w:val="000000"/>
              </w:rPr>
              <w:t>45.60</w:t>
            </w:r>
          </w:p>
        </w:tc>
        <w:tc>
          <w:tcPr>
            <w:tcW w:w="2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852B51" w14:textId="77777777" w:rsidR="001A7248" w:rsidRPr="001A7248" w:rsidRDefault="001A7248" w:rsidP="001A724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1A7248">
              <w:rPr>
                <w:rFonts w:ascii="Calibri" w:eastAsia="Times New Roman" w:hAnsi="Calibri" w:cs="Calibri"/>
                <w:i/>
                <w:iCs/>
                <w:color w:val="000000"/>
              </w:rPr>
              <w:t>An. braziliensis</w:t>
            </w:r>
          </w:p>
        </w:tc>
      </w:tr>
      <w:tr w:rsidR="001A7248" w:rsidRPr="001A7248" w14:paraId="2B87E6FD" w14:textId="77777777" w:rsidTr="001A7248">
        <w:trPr>
          <w:trHeight w:val="300"/>
        </w:trPr>
        <w:tc>
          <w:tcPr>
            <w:tcW w:w="3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9A4CD8" w14:textId="77777777" w:rsidR="001A7248" w:rsidRPr="001A7248" w:rsidRDefault="00F4355C" w:rsidP="001A724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hyperlink r:id="rId21" w:tgtFrame="_parent" w:history="1">
              <w:r w:rsidR="001A7248" w:rsidRPr="001A7248">
                <w:rPr>
                  <w:rFonts w:ascii="Calibri" w:eastAsia="Times New Roman" w:hAnsi="Calibri" w:cs="Calibri"/>
                  <w:color w:val="000000"/>
                </w:rPr>
                <w:t>Anmarj-153169_FR3_1-492</w:t>
              </w:r>
            </w:hyperlink>
          </w:p>
        </w:tc>
        <w:tc>
          <w:tcPr>
            <w:tcW w:w="124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DCDB"/>
            <w:noWrap/>
            <w:vAlign w:val="bottom"/>
            <w:hideMark/>
          </w:tcPr>
          <w:p w14:paraId="5B82A913" w14:textId="77777777" w:rsidR="001A7248" w:rsidRPr="001A7248" w:rsidRDefault="001A7248" w:rsidP="001A724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1A7248">
              <w:rPr>
                <w:rFonts w:ascii="Calibri" w:eastAsia="Times New Roman" w:hAnsi="Calibri" w:cs="Calibri"/>
                <w:color w:val="000000"/>
              </w:rPr>
              <w:t>38.86</w:t>
            </w:r>
          </w:p>
        </w:tc>
        <w:tc>
          <w:tcPr>
            <w:tcW w:w="2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9D16FE" w14:textId="77777777" w:rsidR="001A7248" w:rsidRPr="001A7248" w:rsidRDefault="001A7248" w:rsidP="001A724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1A7248">
              <w:rPr>
                <w:rFonts w:ascii="Calibri" w:eastAsia="Times New Roman" w:hAnsi="Calibri" w:cs="Calibri"/>
                <w:i/>
                <w:iCs/>
                <w:color w:val="000000"/>
              </w:rPr>
              <w:t>An. marajoara</w:t>
            </w:r>
          </w:p>
        </w:tc>
      </w:tr>
      <w:tr w:rsidR="001A7248" w:rsidRPr="001A7248" w14:paraId="3F5FDAD7" w14:textId="77777777" w:rsidTr="001A7248">
        <w:trPr>
          <w:trHeight w:val="300"/>
        </w:trPr>
        <w:tc>
          <w:tcPr>
            <w:tcW w:w="3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B55426" w14:textId="77777777" w:rsidR="001A7248" w:rsidRPr="001A7248" w:rsidRDefault="00F4355C" w:rsidP="001A724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hyperlink r:id="rId22" w:tgtFrame="_parent" w:history="1">
              <w:r w:rsidR="001A7248" w:rsidRPr="001A7248">
                <w:rPr>
                  <w:rFonts w:ascii="Calibri" w:eastAsia="Times New Roman" w:hAnsi="Calibri" w:cs="Calibri"/>
                  <w:color w:val="000000"/>
                </w:rPr>
                <w:t>Anbra-116766_FR3_1-392</w:t>
              </w:r>
            </w:hyperlink>
          </w:p>
        </w:tc>
        <w:tc>
          <w:tcPr>
            <w:tcW w:w="124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DCDB"/>
            <w:noWrap/>
            <w:vAlign w:val="bottom"/>
            <w:hideMark/>
          </w:tcPr>
          <w:p w14:paraId="226A0049" w14:textId="77777777" w:rsidR="001A7248" w:rsidRPr="001A7248" w:rsidRDefault="001A7248" w:rsidP="001A724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1A7248">
              <w:rPr>
                <w:rFonts w:ascii="Calibri" w:eastAsia="Times New Roman" w:hAnsi="Calibri" w:cs="Calibri"/>
                <w:color w:val="000000"/>
              </w:rPr>
              <w:t>37.71</w:t>
            </w:r>
          </w:p>
        </w:tc>
        <w:tc>
          <w:tcPr>
            <w:tcW w:w="2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99B920" w14:textId="77777777" w:rsidR="001A7248" w:rsidRPr="001A7248" w:rsidRDefault="001A7248" w:rsidP="001A724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1A7248">
              <w:rPr>
                <w:rFonts w:ascii="Calibri" w:eastAsia="Times New Roman" w:hAnsi="Calibri" w:cs="Calibri"/>
                <w:i/>
                <w:iCs/>
                <w:color w:val="000000"/>
              </w:rPr>
              <w:t>An. braziliensis</w:t>
            </w:r>
          </w:p>
        </w:tc>
      </w:tr>
      <w:tr w:rsidR="001A7248" w:rsidRPr="001A7248" w14:paraId="41FFBFB2" w14:textId="77777777" w:rsidTr="001A7248">
        <w:trPr>
          <w:trHeight w:val="300"/>
        </w:trPr>
        <w:tc>
          <w:tcPr>
            <w:tcW w:w="3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5B3841" w14:textId="77777777" w:rsidR="001A7248" w:rsidRPr="001A7248" w:rsidRDefault="00F4355C" w:rsidP="001A724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hyperlink r:id="rId23" w:tgtFrame="_parent" w:history="1">
              <w:r w:rsidR="001A7248" w:rsidRPr="001A7248">
                <w:rPr>
                  <w:rFonts w:ascii="Calibri" w:eastAsia="Times New Roman" w:hAnsi="Calibri" w:cs="Calibri"/>
                  <w:color w:val="000000"/>
                </w:rPr>
                <w:t>AnnunSigp-39092_FR4_1-583</w:t>
              </w:r>
            </w:hyperlink>
          </w:p>
        </w:tc>
        <w:tc>
          <w:tcPr>
            <w:tcW w:w="124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DCDB"/>
            <w:noWrap/>
            <w:vAlign w:val="bottom"/>
            <w:hideMark/>
          </w:tcPr>
          <w:p w14:paraId="558A00C2" w14:textId="77777777" w:rsidR="001A7248" w:rsidRPr="001A7248" w:rsidRDefault="001A7248" w:rsidP="001A724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1A7248">
              <w:rPr>
                <w:rFonts w:ascii="Calibri" w:eastAsia="Times New Roman" w:hAnsi="Calibri" w:cs="Calibri"/>
                <w:color w:val="000000"/>
              </w:rPr>
              <w:t>35.06</w:t>
            </w:r>
          </w:p>
        </w:tc>
        <w:tc>
          <w:tcPr>
            <w:tcW w:w="2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4C08F1" w14:textId="77777777" w:rsidR="001A7248" w:rsidRPr="001A7248" w:rsidRDefault="001A7248" w:rsidP="001A724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1A7248">
              <w:rPr>
                <w:rFonts w:ascii="Calibri" w:eastAsia="Times New Roman" w:hAnsi="Calibri" w:cs="Calibri"/>
                <w:i/>
                <w:iCs/>
                <w:color w:val="000000"/>
              </w:rPr>
              <w:t>An. nuneztovari</w:t>
            </w:r>
          </w:p>
        </w:tc>
      </w:tr>
      <w:tr w:rsidR="001A7248" w:rsidRPr="001A7248" w14:paraId="7FD70E53" w14:textId="77777777" w:rsidTr="001A7248">
        <w:trPr>
          <w:trHeight w:val="300"/>
        </w:trPr>
        <w:tc>
          <w:tcPr>
            <w:tcW w:w="3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69E7B5" w14:textId="77777777" w:rsidR="001A7248" w:rsidRPr="001A7248" w:rsidRDefault="00F4355C" w:rsidP="001A724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hyperlink r:id="rId24" w:tgtFrame="_parent" w:history="1">
              <w:r w:rsidR="001A7248" w:rsidRPr="001A7248">
                <w:rPr>
                  <w:rFonts w:ascii="Calibri" w:eastAsia="Times New Roman" w:hAnsi="Calibri" w:cs="Calibri"/>
                  <w:color w:val="000000"/>
                </w:rPr>
                <w:t>AnnunSigp-38604_FR2_1-577</w:t>
              </w:r>
            </w:hyperlink>
          </w:p>
        </w:tc>
        <w:tc>
          <w:tcPr>
            <w:tcW w:w="124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DCDB"/>
            <w:noWrap/>
            <w:vAlign w:val="bottom"/>
            <w:hideMark/>
          </w:tcPr>
          <w:p w14:paraId="78EACEA3" w14:textId="77777777" w:rsidR="001A7248" w:rsidRPr="001A7248" w:rsidRDefault="001A7248" w:rsidP="001A724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1A7248">
              <w:rPr>
                <w:rFonts w:ascii="Calibri" w:eastAsia="Times New Roman" w:hAnsi="Calibri" w:cs="Calibri"/>
                <w:color w:val="000000"/>
              </w:rPr>
              <w:t>31.13</w:t>
            </w:r>
          </w:p>
        </w:tc>
        <w:tc>
          <w:tcPr>
            <w:tcW w:w="2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0632C8" w14:textId="77777777" w:rsidR="001A7248" w:rsidRPr="001A7248" w:rsidRDefault="001A7248" w:rsidP="001A724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1A7248">
              <w:rPr>
                <w:rFonts w:ascii="Calibri" w:eastAsia="Times New Roman" w:hAnsi="Calibri" w:cs="Calibri"/>
                <w:i/>
                <w:iCs/>
                <w:color w:val="000000"/>
              </w:rPr>
              <w:t>An. nuneztovari</w:t>
            </w:r>
          </w:p>
        </w:tc>
      </w:tr>
      <w:tr w:rsidR="001A7248" w:rsidRPr="001A7248" w14:paraId="5F5AA512" w14:textId="77777777" w:rsidTr="001A7248">
        <w:trPr>
          <w:trHeight w:val="300"/>
        </w:trPr>
        <w:tc>
          <w:tcPr>
            <w:tcW w:w="3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4D8707" w14:textId="77777777" w:rsidR="001A7248" w:rsidRPr="001A7248" w:rsidRDefault="00F4355C" w:rsidP="001A724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hyperlink r:id="rId25" w:tgtFrame="_parent" w:history="1">
              <w:r w:rsidR="001A7248" w:rsidRPr="001A7248">
                <w:rPr>
                  <w:rFonts w:ascii="Calibri" w:eastAsia="Times New Roman" w:hAnsi="Calibri" w:cs="Calibri"/>
                  <w:color w:val="000000"/>
                </w:rPr>
                <w:t>Antri-133769_FR4_1-572</w:t>
              </w:r>
            </w:hyperlink>
          </w:p>
        </w:tc>
        <w:tc>
          <w:tcPr>
            <w:tcW w:w="124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DCDB"/>
            <w:noWrap/>
            <w:vAlign w:val="bottom"/>
            <w:hideMark/>
          </w:tcPr>
          <w:p w14:paraId="51420191" w14:textId="77777777" w:rsidR="001A7248" w:rsidRPr="001A7248" w:rsidRDefault="001A7248" w:rsidP="001A724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1A7248">
              <w:rPr>
                <w:rFonts w:ascii="Calibri" w:eastAsia="Times New Roman" w:hAnsi="Calibri" w:cs="Calibri"/>
                <w:color w:val="000000"/>
              </w:rPr>
              <w:t>30.65</w:t>
            </w:r>
          </w:p>
        </w:tc>
        <w:tc>
          <w:tcPr>
            <w:tcW w:w="2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42F269" w14:textId="77777777" w:rsidR="001A7248" w:rsidRPr="001A7248" w:rsidRDefault="001A7248" w:rsidP="001A724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1A7248">
              <w:rPr>
                <w:rFonts w:ascii="Calibri" w:eastAsia="Times New Roman" w:hAnsi="Calibri" w:cs="Calibri"/>
                <w:i/>
                <w:iCs/>
                <w:color w:val="000000"/>
              </w:rPr>
              <w:t>An. triannulatus</w:t>
            </w:r>
          </w:p>
        </w:tc>
      </w:tr>
      <w:tr w:rsidR="001A7248" w:rsidRPr="001A7248" w14:paraId="57CE3F7D" w14:textId="77777777" w:rsidTr="001A7248">
        <w:trPr>
          <w:trHeight w:val="300"/>
        </w:trPr>
        <w:tc>
          <w:tcPr>
            <w:tcW w:w="3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7B985A" w14:textId="77777777" w:rsidR="001A7248" w:rsidRPr="001A7248" w:rsidRDefault="00F4355C" w:rsidP="001A724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hyperlink r:id="rId26" w:tgtFrame="_parent" w:history="1">
              <w:r w:rsidR="001A7248" w:rsidRPr="001A7248">
                <w:rPr>
                  <w:rFonts w:ascii="Calibri" w:eastAsia="Times New Roman" w:hAnsi="Calibri" w:cs="Calibri"/>
                  <w:color w:val="000000"/>
                </w:rPr>
                <w:t>Antri-134380_FR6_1-571</w:t>
              </w:r>
            </w:hyperlink>
          </w:p>
        </w:tc>
        <w:tc>
          <w:tcPr>
            <w:tcW w:w="124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DCDB"/>
            <w:noWrap/>
            <w:vAlign w:val="bottom"/>
            <w:hideMark/>
          </w:tcPr>
          <w:p w14:paraId="2790955B" w14:textId="77777777" w:rsidR="001A7248" w:rsidRPr="001A7248" w:rsidRDefault="001A7248" w:rsidP="001A724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1A7248">
              <w:rPr>
                <w:rFonts w:ascii="Calibri" w:eastAsia="Times New Roman" w:hAnsi="Calibri" w:cs="Calibri"/>
                <w:color w:val="000000"/>
              </w:rPr>
              <w:t>30.56</w:t>
            </w:r>
          </w:p>
        </w:tc>
        <w:tc>
          <w:tcPr>
            <w:tcW w:w="2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BE83AC" w14:textId="77777777" w:rsidR="001A7248" w:rsidRPr="001A7248" w:rsidRDefault="001A7248" w:rsidP="001A724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1A7248">
              <w:rPr>
                <w:rFonts w:ascii="Calibri" w:eastAsia="Times New Roman" w:hAnsi="Calibri" w:cs="Calibri"/>
                <w:i/>
                <w:iCs/>
                <w:color w:val="000000"/>
              </w:rPr>
              <w:t>An. triannulatus</w:t>
            </w:r>
          </w:p>
        </w:tc>
      </w:tr>
      <w:tr w:rsidR="001A7248" w:rsidRPr="001A7248" w14:paraId="764D91AD" w14:textId="77777777" w:rsidTr="001A7248">
        <w:trPr>
          <w:trHeight w:val="300"/>
        </w:trPr>
        <w:tc>
          <w:tcPr>
            <w:tcW w:w="3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668EBB" w14:textId="77777777" w:rsidR="001A7248" w:rsidRPr="001A7248" w:rsidRDefault="00F4355C" w:rsidP="001A724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hyperlink r:id="rId27" w:tgtFrame="_parent" w:history="1">
              <w:r w:rsidR="001A7248" w:rsidRPr="001A7248">
                <w:rPr>
                  <w:rFonts w:ascii="Calibri" w:eastAsia="Times New Roman" w:hAnsi="Calibri" w:cs="Calibri"/>
                  <w:color w:val="000000"/>
                </w:rPr>
                <w:t>AndaSigp-111604_FR1_24-598</w:t>
              </w:r>
            </w:hyperlink>
          </w:p>
        </w:tc>
        <w:tc>
          <w:tcPr>
            <w:tcW w:w="124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DCDB"/>
            <w:noWrap/>
            <w:vAlign w:val="bottom"/>
            <w:hideMark/>
          </w:tcPr>
          <w:p w14:paraId="5F7E5A1F" w14:textId="77777777" w:rsidR="001A7248" w:rsidRPr="001A7248" w:rsidRDefault="001A7248" w:rsidP="001A724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1A7248">
              <w:rPr>
                <w:rFonts w:ascii="Calibri" w:eastAsia="Times New Roman" w:hAnsi="Calibri" w:cs="Calibri"/>
                <w:color w:val="000000"/>
              </w:rPr>
              <w:t>28.95</w:t>
            </w:r>
          </w:p>
        </w:tc>
        <w:tc>
          <w:tcPr>
            <w:tcW w:w="2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544E54" w14:textId="77777777" w:rsidR="001A7248" w:rsidRPr="001A7248" w:rsidRDefault="001A7248" w:rsidP="001A724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1A7248">
              <w:rPr>
                <w:rFonts w:ascii="Calibri" w:eastAsia="Times New Roman" w:hAnsi="Calibri" w:cs="Calibri"/>
                <w:i/>
                <w:iCs/>
                <w:color w:val="000000"/>
              </w:rPr>
              <w:t>An. darlingi</w:t>
            </w:r>
          </w:p>
        </w:tc>
      </w:tr>
      <w:tr w:rsidR="001A7248" w:rsidRPr="001A7248" w14:paraId="3C18D97A" w14:textId="77777777" w:rsidTr="001A7248">
        <w:trPr>
          <w:trHeight w:val="300"/>
        </w:trPr>
        <w:tc>
          <w:tcPr>
            <w:tcW w:w="3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DA9DA6" w14:textId="77777777" w:rsidR="001A7248" w:rsidRPr="001A7248" w:rsidRDefault="00F4355C" w:rsidP="001A724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hyperlink r:id="rId28" w:tgtFrame="_parent" w:history="1">
              <w:r w:rsidR="001A7248" w:rsidRPr="001A7248">
                <w:rPr>
                  <w:rFonts w:ascii="Calibri" w:eastAsia="Times New Roman" w:hAnsi="Calibri" w:cs="Calibri"/>
                  <w:color w:val="000000"/>
                </w:rPr>
                <w:t>AndaSigp-111602_FR4_5-579</w:t>
              </w:r>
            </w:hyperlink>
          </w:p>
        </w:tc>
        <w:tc>
          <w:tcPr>
            <w:tcW w:w="124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DCDB"/>
            <w:noWrap/>
            <w:vAlign w:val="bottom"/>
            <w:hideMark/>
          </w:tcPr>
          <w:p w14:paraId="15DEB044" w14:textId="77777777" w:rsidR="001A7248" w:rsidRPr="001A7248" w:rsidRDefault="001A7248" w:rsidP="001A724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1A7248">
              <w:rPr>
                <w:rFonts w:ascii="Calibri" w:eastAsia="Times New Roman" w:hAnsi="Calibri" w:cs="Calibri"/>
                <w:color w:val="000000"/>
              </w:rPr>
              <w:t>27.85</w:t>
            </w:r>
          </w:p>
        </w:tc>
        <w:tc>
          <w:tcPr>
            <w:tcW w:w="2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1CD4B5" w14:textId="77777777" w:rsidR="001A7248" w:rsidRPr="001A7248" w:rsidRDefault="001A7248" w:rsidP="001A724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1A7248">
              <w:rPr>
                <w:rFonts w:ascii="Calibri" w:eastAsia="Times New Roman" w:hAnsi="Calibri" w:cs="Calibri"/>
                <w:i/>
                <w:iCs/>
                <w:color w:val="000000"/>
              </w:rPr>
              <w:t>An. darlingi</w:t>
            </w:r>
          </w:p>
        </w:tc>
      </w:tr>
      <w:tr w:rsidR="001A7248" w:rsidRPr="001A7248" w14:paraId="02EDFFF1" w14:textId="77777777" w:rsidTr="001A7248">
        <w:trPr>
          <w:trHeight w:val="300"/>
        </w:trPr>
        <w:tc>
          <w:tcPr>
            <w:tcW w:w="3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5C003A" w14:textId="77777777" w:rsidR="001A7248" w:rsidRPr="001A7248" w:rsidRDefault="00F4355C" w:rsidP="001A724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hyperlink r:id="rId29" w:tgtFrame="_parent" w:history="1">
              <w:r w:rsidR="001A7248" w:rsidRPr="001A7248">
                <w:rPr>
                  <w:rFonts w:ascii="Calibri" w:eastAsia="Times New Roman" w:hAnsi="Calibri" w:cs="Calibri"/>
                  <w:color w:val="000000"/>
                </w:rPr>
                <w:t>Andar-111603_FR2_22-619</w:t>
              </w:r>
            </w:hyperlink>
          </w:p>
        </w:tc>
        <w:tc>
          <w:tcPr>
            <w:tcW w:w="124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DCDB"/>
            <w:noWrap/>
            <w:vAlign w:val="bottom"/>
            <w:hideMark/>
          </w:tcPr>
          <w:p w14:paraId="048181EC" w14:textId="77777777" w:rsidR="001A7248" w:rsidRPr="001A7248" w:rsidRDefault="001A7248" w:rsidP="001A724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1A7248">
              <w:rPr>
                <w:rFonts w:ascii="Calibri" w:eastAsia="Times New Roman" w:hAnsi="Calibri" w:cs="Calibri"/>
                <w:color w:val="000000"/>
              </w:rPr>
              <w:t>27.32</w:t>
            </w:r>
          </w:p>
        </w:tc>
        <w:tc>
          <w:tcPr>
            <w:tcW w:w="2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61EDD5" w14:textId="77777777" w:rsidR="001A7248" w:rsidRPr="001A7248" w:rsidRDefault="001A7248" w:rsidP="001A724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1A7248">
              <w:rPr>
                <w:rFonts w:ascii="Calibri" w:eastAsia="Times New Roman" w:hAnsi="Calibri" w:cs="Calibri"/>
                <w:i/>
                <w:iCs/>
                <w:color w:val="000000"/>
              </w:rPr>
              <w:t>An. darlingi</w:t>
            </w:r>
          </w:p>
        </w:tc>
      </w:tr>
      <w:tr w:rsidR="001A7248" w:rsidRPr="001A7248" w14:paraId="096B7EEA" w14:textId="77777777" w:rsidTr="001A7248">
        <w:trPr>
          <w:trHeight w:val="300"/>
        </w:trPr>
        <w:tc>
          <w:tcPr>
            <w:tcW w:w="3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8061E4" w14:textId="77777777" w:rsidR="001A7248" w:rsidRPr="001A7248" w:rsidRDefault="00F4355C" w:rsidP="001A724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hyperlink r:id="rId30" w:tgtFrame="_parent" w:history="1">
              <w:r w:rsidR="001A7248" w:rsidRPr="001A7248">
                <w:rPr>
                  <w:rFonts w:ascii="Calibri" w:eastAsia="Times New Roman" w:hAnsi="Calibri" w:cs="Calibri"/>
                  <w:color w:val="000000"/>
                </w:rPr>
                <w:t>Anmarj-167613_FR5_583-1123</w:t>
              </w:r>
            </w:hyperlink>
          </w:p>
        </w:tc>
        <w:tc>
          <w:tcPr>
            <w:tcW w:w="124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BEDBFE"/>
            <w:noWrap/>
            <w:vAlign w:val="bottom"/>
            <w:hideMark/>
          </w:tcPr>
          <w:p w14:paraId="7B386183" w14:textId="77777777" w:rsidR="001A7248" w:rsidRPr="001A7248" w:rsidRDefault="001A7248" w:rsidP="001A724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1A7248">
              <w:rPr>
                <w:rFonts w:ascii="Calibri" w:eastAsia="Times New Roman" w:hAnsi="Calibri" w:cs="Calibri"/>
                <w:color w:val="000000"/>
              </w:rPr>
              <w:t>10.83</w:t>
            </w:r>
          </w:p>
        </w:tc>
        <w:tc>
          <w:tcPr>
            <w:tcW w:w="2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01CEE8" w14:textId="77777777" w:rsidR="001A7248" w:rsidRPr="001A7248" w:rsidRDefault="001A7248" w:rsidP="001A724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1A7248">
              <w:rPr>
                <w:rFonts w:ascii="Calibri" w:eastAsia="Times New Roman" w:hAnsi="Calibri" w:cs="Calibri"/>
                <w:i/>
                <w:iCs/>
                <w:color w:val="000000"/>
              </w:rPr>
              <w:t>An. marajoara</w:t>
            </w:r>
          </w:p>
        </w:tc>
      </w:tr>
      <w:tr w:rsidR="001A7248" w:rsidRPr="001A7248" w14:paraId="42A29A03" w14:textId="77777777" w:rsidTr="001A7248">
        <w:trPr>
          <w:trHeight w:val="300"/>
        </w:trPr>
        <w:tc>
          <w:tcPr>
            <w:tcW w:w="3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F0884F" w14:textId="77777777" w:rsidR="001A7248" w:rsidRPr="001A7248" w:rsidRDefault="00F4355C" w:rsidP="001A724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hyperlink r:id="rId31" w:tgtFrame="_parent" w:history="1">
              <w:r w:rsidR="001A7248" w:rsidRPr="001A7248">
                <w:rPr>
                  <w:rFonts w:ascii="Calibri" w:eastAsia="Times New Roman" w:hAnsi="Calibri" w:cs="Calibri"/>
                  <w:color w:val="000000"/>
                </w:rPr>
                <w:t>AnnunSigp-38029_FR2_1-561</w:t>
              </w:r>
            </w:hyperlink>
          </w:p>
        </w:tc>
        <w:tc>
          <w:tcPr>
            <w:tcW w:w="124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BEDBFE"/>
            <w:noWrap/>
            <w:vAlign w:val="bottom"/>
            <w:hideMark/>
          </w:tcPr>
          <w:p w14:paraId="55AA2C78" w14:textId="77777777" w:rsidR="001A7248" w:rsidRPr="001A7248" w:rsidRDefault="001A7248" w:rsidP="001A724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1A7248">
              <w:rPr>
                <w:rFonts w:ascii="Calibri" w:eastAsia="Times New Roman" w:hAnsi="Calibri" w:cs="Calibri"/>
                <w:color w:val="000000"/>
              </w:rPr>
              <w:t>6.99</w:t>
            </w:r>
          </w:p>
        </w:tc>
        <w:tc>
          <w:tcPr>
            <w:tcW w:w="2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78D57A" w14:textId="77777777" w:rsidR="001A7248" w:rsidRPr="001A7248" w:rsidRDefault="001A7248" w:rsidP="001A724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1A7248">
              <w:rPr>
                <w:rFonts w:ascii="Calibri" w:eastAsia="Times New Roman" w:hAnsi="Calibri" w:cs="Calibri"/>
                <w:i/>
                <w:iCs/>
                <w:color w:val="000000"/>
              </w:rPr>
              <w:t>An. nuneztovari</w:t>
            </w:r>
          </w:p>
        </w:tc>
      </w:tr>
      <w:tr w:rsidR="001A7248" w:rsidRPr="001A7248" w14:paraId="210D3975" w14:textId="77777777" w:rsidTr="001A7248">
        <w:trPr>
          <w:trHeight w:val="300"/>
        </w:trPr>
        <w:tc>
          <w:tcPr>
            <w:tcW w:w="3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FB461F" w14:textId="77777777" w:rsidR="001A7248" w:rsidRPr="001A7248" w:rsidRDefault="00F4355C" w:rsidP="001A724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hyperlink r:id="rId32" w:tgtFrame="_parent" w:history="1">
              <w:r w:rsidR="001A7248" w:rsidRPr="001A7248">
                <w:rPr>
                  <w:rFonts w:ascii="Calibri" w:eastAsia="Times New Roman" w:hAnsi="Calibri" w:cs="Calibri"/>
                  <w:color w:val="000000"/>
                </w:rPr>
                <w:t>Antri-135781_FR6_480-1054</w:t>
              </w:r>
            </w:hyperlink>
          </w:p>
        </w:tc>
        <w:tc>
          <w:tcPr>
            <w:tcW w:w="124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BEDBFE"/>
            <w:noWrap/>
            <w:vAlign w:val="bottom"/>
            <w:hideMark/>
          </w:tcPr>
          <w:p w14:paraId="2CBDF5B8" w14:textId="77777777" w:rsidR="001A7248" w:rsidRPr="001A7248" w:rsidRDefault="001A7248" w:rsidP="001A724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1A7248">
              <w:rPr>
                <w:rFonts w:ascii="Calibri" w:eastAsia="Times New Roman" w:hAnsi="Calibri" w:cs="Calibri"/>
                <w:color w:val="000000"/>
              </w:rPr>
              <w:t>6.50</w:t>
            </w:r>
          </w:p>
        </w:tc>
        <w:tc>
          <w:tcPr>
            <w:tcW w:w="2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886166" w14:textId="77777777" w:rsidR="001A7248" w:rsidRPr="001A7248" w:rsidRDefault="001A7248" w:rsidP="001A724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1A7248">
              <w:rPr>
                <w:rFonts w:ascii="Calibri" w:eastAsia="Times New Roman" w:hAnsi="Calibri" w:cs="Calibri"/>
                <w:i/>
                <w:iCs/>
                <w:color w:val="000000"/>
              </w:rPr>
              <w:t>An. triannulatus</w:t>
            </w:r>
          </w:p>
        </w:tc>
      </w:tr>
      <w:tr w:rsidR="001A7248" w:rsidRPr="001A7248" w14:paraId="1CA5275D" w14:textId="77777777" w:rsidTr="001A7248">
        <w:trPr>
          <w:trHeight w:val="300"/>
        </w:trPr>
        <w:tc>
          <w:tcPr>
            <w:tcW w:w="3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620836" w14:textId="77777777" w:rsidR="001A7248" w:rsidRPr="001A7248" w:rsidRDefault="00F4355C" w:rsidP="001A724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hyperlink r:id="rId33" w:tgtFrame="_parent" w:history="1">
              <w:r w:rsidR="001A7248" w:rsidRPr="001A7248">
                <w:rPr>
                  <w:rFonts w:ascii="Calibri" w:eastAsia="Times New Roman" w:hAnsi="Calibri" w:cs="Calibri"/>
                  <w:color w:val="000000"/>
                </w:rPr>
                <w:t>AntriSigP-135781_FR6_480-1054</w:t>
              </w:r>
            </w:hyperlink>
          </w:p>
        </w:tc>
        <w:tc>
          <w:tcPr>
            <w:tcW w:w="124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BEDBFE"/>
            <w:noWrap/>
            <w:vAlign w:val="bottom"/>
            <w:hideMark/>
          </w:tcPr>
          <w:p w14:paraId="32E1B6C4" w14:textId="77777777" w:rsidR="001A7248" w:rsidRPr="001A7248" w:rsidRDefault="001A7248" w:rsidP="001A724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1A7248">
              <w:rPr>
                <w:rFonts w:ascii="Calibri" w:eastAsia="Times New Roman" w:hAnsi="Calibri" w:cs="Calibri"/>
                <w:color w:val="000000"/>
              </w:rPr>
              <w:t>6.50</w:t>
            </w:r>
          </w:p>
        </w:tc>
        <w:tc>
          <w:tcPr>
            <w:tcW w:w="2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2D4B0E" w14:textId="77777777" w:rsidR="001A7248" w:rsidRPr="001A7248" w:rsidRDefault="001A7248" w:rsidP="001A724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1A7248">
              <w:rPr>
                <w:rFonts w:ascii="Calibri" w:eastAsia="Times New Roman" w:hAnsi="Calibri" w:cs="Calibri"/>
                <w:i/>
                <w:iCs/>
                <w:color w:val="000000"/>
              </w:rPr>
              <w:t>An. triannulatus</w:t>
            </w:r>
          </w:p>
        </w:tc>
      </w:tr>
      <w:tr w:rsidR="001A7248" w:rsidRPr="001A7248" w14:paraId="3FD1CD3C" w14:textId="77777777" w:rsidTr="001A7248">
        <w:trPr>
          <w:trHeight w:val="300"/>
        </w:trPr>
        <w:tc>
          <w:tcPr>
            <w:tcW w:w="3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E3D502" w14:textId="77777777" w:rsidR="001A7248" w:rsidRPr="001A7248" w:rsidRDefault="00F4355C" w:rsidP="001A724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hyperlink r:id="rId34" w:tgtFrame="_parent" w:history="1">
              <w:r w:rsidR="001A7248" w:rsidRPr="001A7248">
                <w:rPr>
                  <w:rFonts w:ascii="Calibri" w:eastAsia="Times New Roman" w:hAnsi="Calibri" w:cs="Calibri"/>
                  <w:color w:val="000000"/>
                </w:rPr>
                <w:t>AnnunSigp-37852_FR5_46-625</w:t>
              </w:r>
            </w:hyperlink>
          </w:p>
        </w:tc>
        <w:tc>
          <w:tcPr>
            <w:tcW w:w="124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BEDBFE"/>
            <w:noWrap/>
            <w:vAlign w:val="bottom"/>
            <w:hideMark/>
          </w:tcPr>
          <w:p w14:paraId="6D6F665F" w14:textId="77777777" w:rsidR="001A7248" w:rsidRPr="001A7248" w:rsidRDefault="001A7248" w:rsidP="001A724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1A7248">
              <w:rPr>
                <w:rFonts w:ascii="Calibri" w:eastAsia="Times New Roman" w:hAnsi="Calibri" w:cs="Calibri"/>
                <w:color w:val="000000"/>
              </w:rPr>
              <w:t>5.95</w:t>
            </w:r>
          </w:p>
        </w:tc>
        <w:tc>
          <w:tcPr>
            <w:tcW w:w="2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B730A3" w14:textId="77777777" w:rsidR="001A7248" w:rsidRPr="001A7248" w:rsidRDefault="001A7248" w:rsidP="001A724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1A7248">
              <w:rPr>
                <w:rFonts w:ascii="Calibri" w:eastAsia="Times New Roman" w:hAnsi="Calibri" w:cs="Calibri"/>
                <w:i/>
                <w:iCs/>
                <w:color w:val="000000"/>
              </w:rPr>
              <w:t>An. nuneztovari</w:t>
            </w:r>
          </w:p>
        </w:tc>
      </w:tr>
      <w:tr w:rsidR="001A7248" w:rsidRPr="001A7248" w14:paraId="7DED4838" w14:textId="77777777" w:rsidTr="001A7248">
        <w:trPr>
          <w:trHeight w:val="300"/>
        </w:trPr>
        <w:tc>
          <w:tcPr>
            <w:tcW w:w="3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BB3F7A" w14:textId="77777777" w:rsidR="001A7248" w:rsidRPr="001A7248" w:rsidRDefault="00F4355C" w:rsidP="001A724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hyperlink r:id="rId35" w:tgtFrame="_parent" w:history="1">
              <w:r w:rsidR="001A7248" w:rsidRPr="001A7248">
                <w:rPr>
                  <w:rFonts w:ascii="Calibri" w:eastAsia="Times New Roman" w:hAnsi="Calibri" w:cs="Calibri"/>
                  <w:color w:val="000000"/>
                </w:rPr>
                <w:t>Anbra-145239_FR6_1-564</w:t>
              </w:r>
            </w:hyperlink>
          </w:p>
        </w:tc>
        <w:tc>
          <w:tcPr>
            <w:tcW w:w="124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BEDBFE"/>
            <w:noWrap/>
            <w:vAlign w:val="bottom"/>
            <w:hideMark/>
          </w:tcPr>
          <w:p w14:paraId="207F0C81" w14:textId="77777777" w:rsidR="001A7248" w:rsidRPr="001A7248" w:rsidRDefault="001A7248" w:rsidP="001A724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1A7248">
              <w:rPr>
                <w:rFonts w:ascii="Calibri" w:eastAsia="Times New Roman" w:hAnsi="Calibri" w:cs="Calibri"/>
                <w:color w:val="000000"/>
              </w:rPr>
              <w:t>5.11</w:t>
            </w:r>
          </w:p>
        </w:tc>
        <w:tc>
          <w:tcPr>
            <w:tcW w:w="2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0F7AF8" w14:textId="77777777" w:rsidR="001A7248" w:rsidRPr="001A7248" w:rsidRDefault="001A7248" w:rsidP="001A724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1A7248">
              <w:rPr>
                <w:rFonts w:ascii="Calibri" w:eastAsia="Times New Roman" w:hAnsi="Calibri" w:cs="Calibri"/>
                <w:i/>
                <w:iCs/>
                <w:color w:val="000000"/>
              </w:rPr>
              <w:t>An. braziliensis</w:t>
            </w:r>
          </w:p>
        </w:tc>
      </w:tr>
      <w:tr w:rsidR="001A7248" w:rsidRPr="001A7248" w14:paraId="3B57152F" w14:textId="77777777" w:rsidTr="001A7248">
        <w:trPr>
          <w:trHeight w:val="300"/>
        </w:trPr>
        <w:tc>
          <w:tcPr>
            <w:tcW w:w="3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F87B2A" w14:textId="77777777" w:rsidR="001A7248" w:rsidRPr="001A7248" w:rsidRDefault="00F4355C" w:rsidP="001A724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hyperlink r:id="rId36" w:tgtFrame="_parent" w:history="1">
              <w:r w:rsidR="001A7248" w:rsidRPr="001A7248">
                <w:rPr>
                  <w:rFonts w:ascii="Calibri" w:eastAsia="Times New Roman" w:hAnsi="Calibri" w:cs="Calibri"/>
                  <w:color w:val="000000"/>
                </w:rPr>
                <w:t>Andar-97451_FR6_53-586</w:t>
              </w:r>
            </w:hyperlink>
          </w:p>
        </w:tc>
        <w:tc>
          <w:tcPr>
            <w:tcW w:w="124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BEDBFE"/>
            <w:noWrap/>
            <w:vAlign w:val="bottom"/>
            <w:hideMark/>
          </w:tcPr>
          <w:p w14:paraId="6199C69C" w14:textId="77777777" w:rsidR="001A7248" w:rsidRPr="001A7248" w:rsidRDefault="001A7248" w:rsidP="001A724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1A7248">
              <w:rPr>
                <w:rFonts w:ascii="Calibri" w:eastAsia="Times New Roman" w:hAnsi="Calibri" w:cs="Calibri"/>
                <w:color w:val="000000"/>
              </w:rPr>
              <w:t>2.43</w:t>
            </w:r>
          </w:p>
        </w:tc>
        <w:tc>
          <w:tcPr>
            <w:tcW w:w="2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652C08" w14:textId="77777777" w:rsidR="001A7248" w:rsidRPr="001A7248" w:rsidRDefault="001A7248" w:rsidP="001A724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1A7248">
              <w:rPr>
                <w:rFonts w:ascii="Calibri" w:eastAsia="Times New Roman" w:hAnsi="Calibri" w:cs="Calibri"/>
                <w:i/>
                <w:iCs/>
                <w:color w:val="000000"/>
              </w:rPr>
              <w:t>An. darlingi</w:t>
            </w:r>
          </w:p>
        </w:tc>
      </w:tr>
      <w:tr w:rsidR="001A7248" w:rsidRPr="001A7248" w14:paraId="4292F309" w14:textId="77777777" w:rsidTr="001A7248">
        <w:trPr>
          <w:trHeight w:val="300"/>
        </w:trPr>
        <w:tc>
          <w:tcPr>
            <w:tcW w:w="35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D48398" w14:textId="77777777" w:rsidR="001A7248" w:rsidRPr="001A7248" w:rsidRDefault="00F4355C" w:rsidP="001A724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hyperlink r:id="rId37" w:tgtFrame="_parent" w:history="1">
              <w:r w:rsidR="001A7248" w:rsidRPr="001A7248">
                <w:rPr>
                  <w:rFonts w:ascii="Calibri" w:eastAsia="Times New Roman" w:hAnsi="Calibri" w:cs="Calibri"/>
                  <w:color w:val="000000"/>
                </w:rPr>
                <w:t>Anbra-146985_FR3_1-345</w:t>
              </w:r>
            </w:hyperlink>
          </w:p>
        </w:tc>
        <w:tc>
          <w:tcPr>
            <w:tcW w:w="1241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BEDBFE"/>
            <w:noWrap/>
            <w:vAlign w:val="bottom"/>
            <w:hideMark/>
          </w:tcPr>
          <w:p w14:paraId="71C917B0" w14:textId="77777777" w:rsidR="001A7248" w:rsidRPr="001A7248" w:rsidRDefault="001A7248" w:rsidP="001A724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1A7248">
              <w:rPr>
                <w:rFonts w:ascii="Calibri" w:eastAsia="Times New Roman" w:hAnsi="Calibri" w:cs="Calibri"/>
                <w:color w:val="000000"/>
              </w:rPr>
              <w:t>1.88</w:t>
            </w:r>
          </w:p>
        </w:tc>
        <w:tc>
          <w:tcPr>
            <w:tcW w:w="23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9EA0FD" w14:textId="77777777" w:rsidR="001A7248" w:rsidRPr="001A7248" w:rsidRDefault="001A7248" w:rsidP="001A724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1A7248">
              <w:rPr>
                <w:rFonts w:ascii="Calibri" w:eastAsia="Times New Roman" w:hAnsi="Calibri" w:cs="Calibri"/>
                <w:i/>
                <w:iCs/>
                <w:color w:val="000000"/>
              </w:rPr>
              <w:t>An. braziliensis</w:t>
            </w:r>
          </w:p>
        </w:tc>
      </w:tr>
    </w:tbl>
    <w:p w14:paraId="1A82740B" w14:textId="145D1EEF" w:rsidR="001A7248" w:rsidRDefault="001A7248" w:rsidP="001A7248"/>
    <w:p w14:paraId="53787A69" w14:textId="4FFCE1D7" w:rsidR="00911280" w:rsidRDefault="00911280" w:rsidP="001A7248"/>
    <w:p w14:paraId="50E8CBB6" w14:textId="77777777" w:rsidR="00F4355C" w:rsidRDefault="00F4355C">
      <w:pPr>
        <w:rPr>
          <w:b/>
        </w:rPr>
      </w:pPr>
      <w:r>
        <w:rPr>
          <w:b/>
        </w:rPr>
        <w:br w:type="page"/>
      </w:r>
    </w:p>
    <w:p w14:paraId="3370CAD3" w14:textId="1387843D" w:rsidR="00911280" w:rsidRDefault="00911280" w:rsidP="001A7248">
      <w:r>
        <w:rPr>
          <w:b/>
        </w:rPr>
        <w:t xml:space="preserve">Supplemental table 7:  </w:t>
      </w:r>
      <w:r>
        <w:t>Ratio of non-synonymous to synonymous mutations observed on transcripts with coverage depth higher than 100 and according to their functional class.</w:t>
      </w:r>
    </w:p>
    <w:tbl>
      <w:tblPr>
        <w:tblW w:w="11380" w:type="dxa"/>
        <w:tblLook w:val="04A0" w:firstRow="1" w:lastRow="0" w:firstColumn="1" w:lastColumn="0" w:noHBand="0" w:noVBand="1"/>
      </w:tblPr>
      <w:tblGrid>
        <w:gridCol w:w="3940"/>
        <w:gridCol w:w="1400"/>
        <w:gridCol w:w="1620"/>
        <w:gridCol w:w="1420"/>
        <w:gridCol w:w="1760"/>
        <w:gridCol w:w="1240"/>
      </w:tblGrid>
      <w:tr w:rsidR="00911280" w:rsidRPr="00911280" w14:paraId="57BAE5D7" w14:textId="77777777" w:rsidTr="00911280">
        <w:trPr>
          <w:trHeight w:val="276"/>
        </w:trPr>
        <w:tc>
          <w:tcPr>
            <w:tcW w:w="394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F53912" w14:textId="77777777" w:rsidR="00911280" w:rsidRPr="00911280" w:rsidRDefault="00911280" w:rsidP="00911280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4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9B4FC5" w14:textId="77777777" w:rsidR="00911280" w:rsidRPr="00911280" w:rsidRDefault="00911280" w:rsidP="00911280">
            <w:pPr>
              <w:spacing w:after="0" w:line="240" w:lineRule="auto"/>
              <w:rPr>
                <w:rFonts w:ascii="Verdana" w:eastAsia="Times New Roman" w:hAnsi="Verdana" w:cs="Times New Roman"/>
                <w:i/>
                <w:iCs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i/>
                <w:iCs/>
                <w:color w:val="000000"/>
              </w:rPr>
              <w:t>An. darlingi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4FDF15" w14:textId="603C0D36" w:rsidR="00911280" w:rsidRPr="00911280" w:rsidRDefault="00911280" w:rsidP="00911280">
            <w:pPr>
              <w:spacing w:after="0" w:line="240" w:lineRule="auto"/>
              <w:rPr>
                <w:rFonts w:ascii="Verdana" w:eastAsia="Times New Roman" w:hAnsi="Verdana" w:cs="Times New Roman"/>
                <w:i/>
                <w:iCs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i/>
                <w:iCs/>
                <w:color w:val="000000"/>
              </w:rPr>
              <w:t>An. tria</w:t>
            </w:r>
            <w:r w:rsidR="00063BCB">
              <w:rPr>
                <w:rFonts w:ascii="Verdana" w:eastAsia="Times New Roman" w:hAnsi="Verdana" w:cs="Times New Roman"/>
                <w:i/>
                <w:iCs/>
                <w:color w:val="000000"/>
              </w:rPr>
              <w:t>n</w:t>
            </w:r>
            <w:r w:rsidRPr="00911280">
              <w:rPr>
                <w:rFonts w:ascii="Verdana" w:eastAsia="Times New Roman" w:hAnsi="Verdana" w:cs="Times New Roman"/>
                <w:i/>
                <w:iCs/>
                <w:color w:val="000000"/>
              </w:rPr>
              <w:t>nulatus</w:t>
            </w:r>
          </w:p>
        </w:tc>
        <w:tc>
          <w:tcPr>
            <w:tcW w:w="14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2DEA0C" w14:textId="77777777" w:rsidR="00911280" w:rsidRPr="00911280" w:rsidRDefault="00911280" w:rsidP="00911280">
            <w:pPr>
              <w:spacing w:after="0" w:line="240" w:lineRule="auto"/>
              <w:rPr>
                <w:rFonts w:ascii="Verdana" w:eastAsia="Times New Roman" w:hAnsi="Verdana" w:cs="Times New Roman"/>
                <w:i/>
                <w:iCs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i/>
                <w:iCs/>
                <w:color w:val="000000"/>
              </w:rPr>
              <w:t>An. marajoara</w:t>
            </w:r>
          </w:p>
        </w:tc>
        <w:tc>
          <w:tcPr>
            <w:tcW w:w="17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78716D" w14:textId="60560CF5" w:rsidR="00911280" w:rsidRPr="00911280" w:rsidRDefault="00911280" w:rsidP="00911280">
            <w:pPr>
              <w:spacing w:after="0" w:line="240" w:lineRule="auto"/>
              <w:rPr>
                <w:rFonts w:ascii="Verdana" w:eastAsia="Times New Roman" w:hAnsi="Verdana" w:cs="Times New Roman"/>
                <w:i/>
                <w:iCs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i/>
                <w:iCs/>
                <w:color w:val="000000"/>
              </w:rPr>
              <w:t>An. bra</w:t>
            </w:r>
            <w:r w:rsidR="00063BCB">
              <w:rPr>
                <w:rFonts w:ascii="Verdana" w:eastAsia="Times New Roman" w:hAnsi="Verdana" w:cs="Times New Roman"/>
                <w:i/>
                <w:iCs/>
                <w:color w:val="000000"/>
              </w:rPr>
              <w:t>z</w:t>
            </w:r>
            <w:r w:rsidRPr="00911280">
              <w:rPr>
                <w:rFonts w:ascii="Verdana" w:eastAsia="Times New Roman" w:hAnsi="Verdana" w:cs="Times New Roman"/>
                <w:i/>
                <w:iCs/>
                <w:color w:val="000000"/>
              </w:rPr>
              <w:t>iliensis</w:t>
            </w:r>
          </w:p>
        </w:tc>
        <w:tc>
          <w:tcPr>
            <w:tcW w:w="124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A43CBD" w14:textId="77777777" w:rsidR="00911280" w:rsidRPr="00911280" w:rsidRDefault="00911280" w:rsidP="00911280">
            <w:pPr>
              <w:spacing w:after="0" w:line="240" w:lineRule="auto"/>
              <w:rPr>
                <w:rFonts w:ascii="Verdana" w:eastAsia="Times New Roman" w:hAnsi="Verdana" w:cs="Times New Roman"/>
                <w:i/>
                <w:iCs/>
                <w:color w:val="000000"/>
              </w:rPr>
            </w:pPr>
          </w:p>
        </w:tc>
      </w:tr>
      <w:tr w:rsidR="00911280" w:rsidRPr="00911280" w14:paraId="7CB6DE0D" w14:textId="77777777" w:rsidTr="00911280">
        <w:trPr>
          <w:trHeight w:val="276"/>
        </w:trPr>
        <w:tc>
          <w:tcPr>
            <w:tcW w:w="39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8105860" w14:textId="77777777" w:rsidR="00911280" w:rsidRPr="00911280" w:rsidRDefault="00911280" w:rsidP="00911280">
            <w:pPr>
              <w:spacing w:after="0" w:line="240" w:lineRule="auto"/>
              <w:rPr>
                <w:rFonts w:ascii="Verdana" w:eastAsia="Times New Roman" w:hAnsi="Verdana" w:cs="Times New Roman"/>
                <w:b/>
                <w:bCs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b/>
                <w:bCs/>
                <w:color w:val="000000"/>
              </w:rPr>
              <w:t>Class</w:t>
            </w:r>
          </w:p>
        </w:tc>
        <w:tc>
          <w:tcPr>
            <w:tcW w:w="14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61B2A99" w14:textId="77777777" w:rsidR="00911280" w:rsidRPr="00911280" w:rsidRDefault="00911280" w:rsidP="00911280">
            <w:pPr>
              <w:spacing w:after="0" w:line="240" w:lineRule="auto"/>
              <w:jc w:val="center"/>
              <w:rPr>
                <w:rFonts w:ascii="Verdana" w:eastAsia="Times New Roman" w:hAnsi="Verdana" w:cs="Times New Roman"/>
                <w:b/>
                <w:bCs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b/>
                <w:bCs/>
                <w:color w:val="000000"/>
              </w:rPr>
              <w:t>NS/S</w:t>
            </w:r>
          </w:p>
        </w:tc>
        <w:tc>
          <w:tcPr>
            <w:tcW w:w="16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B3E139D" w14:textId="77777777" w:rsidR="00911280" w:rsidRPr="00911280" w:rsidRDefault="00911280" w:rsidP="00911280">
            <w:pPr>
              <w:spacing w:after="0" w:line="240" w:lineRule="auto"/>
              <w:jc w:val="center"/>
              <w:rPr>
                <w:rFonts w:ascii="Verdana" w:eastAsia="Times New Roman" w:hAnsi="Verdana" w:cs="Times New Roman"/>
                <w:b/>
                <w:bCs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b/>
                <w:bCs/>
                <w:color w:val="000000"/>
              </w:rPr>
              <w:t>NS/S</w:t>
            </w:r>
          </w:p>
        </w:tc>
        <w:tc>
          <w:tcPr>
            <w:tcW w:w="14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7833451" w14:textId="77777777" w:rsidR="00911280" w:rsidRPr="00911280" w:rsidRDefault="00911280" w:rsidP="00911280">
            <w:pPr>
              <w:spacing w:after="0" w:line="240" w:lineRule="auto"/>
              <w:jc w:val="center"/>
              <w:rPr>
                <w:rFonts w:ascii="Verdana" w:eastAsia="Times New Roman" w:hAnsi="Verdana" w:cs="Times New Roman"/>
                <w:b/>
                <w:bCs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b/>
                <w:bCs/>
                <w:color w:val="000000"/>
              </w:rPr>
              <w:t>NS/S</w:t>
            </w:r>
          </w:p>
        </w:tc>
        <w:tc>
          <w:tcPr>
            <w:tcW w:w="17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F7AEFCD" w14:textId="77777777" w:rsidR="00911280" w:rsidRPr="00911280" w:rsidRDefault="00911280" w:rsidP="00911280">
            <w:pPr>
              <w:spacing w:after="0" w:line="240" w:lineRule="auto"/>
              <w:jc w:val="center"/>
              <w:rPr>
                <w:rFonts w:ascii="Verdana" w:eastAsia="Times New Roman" w:hAnsi="Verdana" w:cs="Times New Roman"/>
                <w:b/>
                <w:bCs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b/>
                <w:bCs/>
                <w:color w:val="000000"/>
              </w:rPr>
              <w:t>NS/S</w:t>
            </w:r>
          </w:p>
        </w:tc>
        <w:tc>
          <w:tcPr>
            <w:tcW w:w="12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A4E664A" w14:textId="77777777" w:rsidR="00911280" w:rsidRPr="00911280" w:rsidRDefault="00911280" w:rsidP="00911280">
            <w:pPr>
              <w:spacing w:after="0" w:line="240" w:lineRule="auto"/>
              <w:jc w:val="center"/>
              <w:rPr>
                <w:rFonts w:ascii="Verdana" w:eastAsia="Times New Roman" w:hAnsi="Verdana" w:cs="Times New Roman"/>
                <w:b/>
                <w:bCs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b/>
                <w:bCs/>
                <w:color w:val="000000"/>
              </w:rPr>
              <w:t>Average</w:t>
            </w:r>
          </w:p>
        </w:tc>
      </w:tr>
      <w:tr w:rsidR="00911280" w:rsidRPr="00911280" w14:paraId="45282CEC" w14:textId="77777777" w:rsidTr="00911280">
        <w:trPr>
          <w:trHeight w:val="276"/>
        </w:trPr>
        <w:tc>
          <w:tcPr>
            <w:tcW w:w="3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718945" w14:textId="77777777" w:rsidR="00911280" w:rsidRPr="00911280" w:rsidRDefault="00911280" w:rsidP="00911280">
            <w:pPr>
              <w:spacing w:after="0" w:line="240" w:lineRule="auto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Unknown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000000" w:fill="FF140B"/>
            <w:noWrap/>
            <w:vAlign w:val="bottom"/>
            <w:hideMark/>
          </w:tcPr>
          <w:p w14:paraId="34ABC8F3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1.81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000000" w:fill="FF110A"/>
            <w:noWrap/>
            <w:vAlign w:val="bottom"/>
            <w:hideMark/>
          </w:tcPr>
          <w:p w14:paraId="3D48E48D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1.82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0805"/>
            <w:noWrap/>
            <w:vAlign w:val="bottom"/>
            <w:hideMark/>
          </w:tcPr>
          <w:p w14:paraId="3074B9A2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1.85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FF2515"/>
            <w:noWrap/>
            <w:vAlign w:val="bottom"/>
            <w:hideMark/>
          </w:tcPr>
          <w:p w14:paraId="09024F7A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1.74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0000"/>
            <w:noWrap/>
            <w:vAlign w:val="bottom"/>
            <w:hideMark/>
          </w:tcPr>
          <w:p w14:paraId="38AFA3B5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1.80</w:t>
            </w:r>
          </w:p>
        </w:tc>
      </w:tr>
      <w:tr w:rsidR="00911280" w:rsidRPr="00911280" w14:paraId="368748D9" w14:textId="77777777" w:rsidTr="00911280">
        <w:trPr>
          <w:trHeight w:val="276"/>
        </w:trPr>
        <w:tc>
          <w:tcPr>
            <w:tcW w:w="3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502F3B" w14:textId="77777777" w:rsidR="00911280" w:rsidRPr="00911280" w:rsidRDefault="00911280" w:rsidP="00911280">
            <w:pPr>
              <w:spacing w:after="0" w:line="240" w:lineRule="auto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Secreted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000000" w:fill="FF0101"/>
            <w:noWrap/>
            <w:vAlign w:val="bottom"/>
            <w:hideMark/>
          </w:tcPr>
          <w:p w14:paraId="6C30A793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1.88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000000" w:fill="FF2515"/>
            <w:noWrap/>
            <w:vAlign w:val="bottom"/>
            <w:hideMark/>
          </w:tcPr>
          <w:p w14:paraId="219994A3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1.74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0000"/>
            <w:noWrap/>
            <w:vAlign w:val="bottom"/>
            <w:hideMark/>
          </w:tcPr>
          <w:p w14:paraId="1BE7E9CA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1.88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D9D7A2"/>
            <w:noWrap/>
            <w:vAlign w:val="bottom"/>
            <w:hideMark/>
          </w:tcPr>
          <w:p w14:paraId="2B00A32E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61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2716"/>
            <w:noWrap/>
            <w:vAlign w:val="bottom"/>
            <w:hideMark/>
          </w:tcPr>
          <w:p w14:paraId="5280E969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1.53</w:t>
            </w:r>
          </w:p>
        </w:tc>
      </w:tr>
      <w:tr w:rsidR="00911280" w:rsidRPr="00911280" w14:paraId="33D16D97" w14:textId="77777777" w:rsidTr="00911280">
        <w:trPr>
          <w:trHeight w:val="276"/>
        </w:trPr>
        <w:tc>
          <w:tcPr>
            <w:tcW w:w="3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026F4A" w14:textId="77777777" w:rsidR="00911280" w:rsidRPr="00911280" w:rsidRDefault="00911280" w:rsidP="00911280">
            <w:pPr>
              <w:spacing w:after="0" w:line="240" w:lineRule="auto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Transposable element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000000" w:fill="C9CEAF"/>
            <w:noWrap/>
            <w:vAlign w:val="bottom"/>
            <w:hideMark/>
          </w:tcPr>
          <w:p w14:paraId="1B746E82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46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000000" w:fill="AFC0C3"/>
            <w:noWrap/>
            <w:vAlign w:val="bottom"/>
            <w:hideMark/>
          </w:tcPr>
          <w:p w14:paraId="5CC0382F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23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D477"/>
            <w:noWrap/>
            <w:vAlign w:val="bottom"/>
            <w:hideMark/>
          </w:tcPr>
          <w:p w14:paraId="55383D70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1.04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9EB8D0"/>
            <w:noWrap/>
            <w:vAlign w:val="bottom"/>
            <w:hideMark/>
          </w:tcPr>
          <w:p w14:paraId="6999CDC6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08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BE6B"/>
            <w:noWrap/>
            <w:vAlign w:val="bottom"/>
            <w:hideMark/>
          </w:tcPr>
          <w:p w14:paraId="4C7807D6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45</w:t>
            </w:r>
          </w:p>
        </w:tc>
      </w:tr>
      <w:tr w:rsidR="00911280" w:rsidRPr="00911280" w14:paraId="35DDD3DB" w14:textId="77777777" w:rsidTr="00911280">
        <w:trPr>
          <w:trHeight w:val="276"/>
        </w:trPr>
        <w:tc>
          <w:tcPr>
            <w:tcW w:w="3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661353" w14:textId="77777777" w:rsidR="00911280" w:rsidRPr="00911280" w:rsidRDefault="00911280" w:rsidP="00911280">
            <w:pPr>
              <w:spacing w:after="0" w:line="240" w:lineRule="auto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Extracellular matrix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000000" w:fill="C7CDB0"/>
            <w:noWrap/>
            <w:vAlign w:val="bottom"/>
            <w:hideMark/>
          </w:tcPr>
          <w:p w14:paraId="5B0005FB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45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000000" w:fill="A4BBCB"/>
            <w:noWrap/>
            <w:vAlign w:val="bottom"/>
            <w:hideMark/>
          </w:tcPr>
          <w:p w14:paraId="2AF25C2E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14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B5C4BE"/>
            <w:noWrap/>
            <w:vAlign w:val="bottom"/>
            <w:hideMark/>
          </w:tcPr>
          <w:p w14:paraId="2EC71D10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29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A2B9CD"/>
            <w:noWrap/>
            <w:vAlign w:val="bottom"/>
            <w:hideMark/>
          </w:tcPr>
          <w:p w14:paraId="27B2CC2D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12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DB7B"/>
            <w:noWrap/>
            <w:vAlign w:val="bottom"/>
            <w:hideMark/>
          </w:tcPr>
          <w:p w14:paraId="114F9A44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25</w:t>
            </w:r>
          </w:p>
        </w:tc>
      </w:tr>
      <w:tr w:rsidR="00911280" w:rsidRPr="00911280" w14:paraId="18550091" w14:textId="77777777" w:rsidTr="00911280">
        <w:trPr>
          <w:trHeight w:val="276"/>
        </w:trPr>
        <w:tc>
          <w:tcPr>
            <w:tcW w:w="3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155865" w14:textId="77777777" w:rsidR="00911280" w:rsidRPr="00911280" w:rsidRDefault="00911280" w:rsidP="00911280">
            <w:pPr>
              <w:spacing w:after="0" w:line="240" w:lineRule="auto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Nuclear regulation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000000" w:fill="B2C2C0"/>
            <w:noWrap/>
            <w:vAlign w:val="bottom"/>
            <w:hideMark/>
          </w:tcPr>
          <w:p w14:paraId="3FECDA61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26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000000" w:fill="A9BDC7"/>
            <w:noWrap/>
            <w:vAlign w:val="bottom"/>
            <w:hideMark/>
          </w:tcPr>
          <w:p w14:paraId="7C82A436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18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AABEC7"/>
            <w:noWrap/>
            <w:vAlign w:val="bottom"/>
            <w:hideMark/>
          </w:tcPr>
          <w:p w14:paraId="3AE297D0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19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B6C4BD"/>
            <w:noWrap/>
            <w:vAlign w:val="bottom"/>
            <w:hideMark/>
          </w:tcPr>
          <w:p w14:paraId="21E6EB7E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30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DE7D"/>
            <w:noWrap/>
            <w:vAlign w:val="bottom"/>
            <w:hideMark/>
          </w:tcPr>
          <w:p w14:paraId="32E50DF3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23</w:t>
            </w:r>
          </w:p>
        </w:tc>
      </w:tr>
      <w:tr w:rsidR="00911280" w:rsidRPr="00911280" w14:paraId="736EE5CF" w14:textId="77777777" w:rsidTr="00911280">
        <w:trPr>
          <w:trHeight w:val="276"/>
        </w:trPr>
        <w:tc>
          <w:tcPr>
            <w:tcW w:w="3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0373A0" w14:textId="77777777" w:rsidR="00911280" w:rsidRPr="00911280" w:rsidRDefault="00911280" w:rsidP="00911280">
            <w:pPr>
              <w:spacing w:after="0" w:line="240" w:lineRule="auto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Detoxification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000000" w:fill="B5C4BE"/>
            <w:noWrap/>
            <w:vAlign w:val="bottom"/>
            <w:hideMark/>
          </w:tcPr>
          <w:p w14:paraId="6F777665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29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000000" w:fill="9BB6D2"/>
            <w:noWrap/>
            <w:vAlign w:val="bottom"/>
            <w:hideMark/>
          </w:tcPr>
          <w:p w14:paraId="55060683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06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B6C4BE"/>
            <w:noWrap/>
            <w:vAlign w:val="bottom"/>
            <w:hideMark/>
          </w:tcPr>
          <w:p w14:paraId="6334B950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29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AFC1C3"/>
            <w:noWrap/>
            <w:vAlign w:val="bottom"/>
            <w:hideMark/>
          </w:tcPr>
          <w:p w14:paraId="78B61736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24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DF7E"/>
            <w:noWrap/>
            <w:vAlign w:val="bottom"/>
            <w:hideMark/>
          </w:tcPr>
          <w:p w14:paraId="7CA57B0F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22</w:t>
            </w:r>
          </w:p>
        </w:tc>
      </w:tr>
      <w:tr w:rsidR="00911280" w:rsidRPr="00911280" w14:paraId="430C876A" w14:textId="77777777" w:rsidTr="00911280">
        <w:trPr>
          <w:trHeight w:val="276"/>
        </w:trPr>
        <w:tc>
          <w:tcPr>
            <w:tcW w:w="3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731DAE" w14:textId="77777777" w:rsidR="00911280" w:rsidRPr="00911280" w:rsidRDefault="00911280" w:rsidP="00911280">
            <w:pPr>
              <w:spacing w:after="0" w:line="240" w:lineRule="auto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Signal transduction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000000" w:fill="ACBFC5"/>
            <w:noWrap/>
            <w:vAlign w:val="bottom"/>
            <w:hideMark/>
          </w:tcPr>
          <w:p w14:paraId="5B4649D7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21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000000" w:fill="A6BBCA"/>
            <w:noWrap/>
            <w:vAlign w:val="bottom"/>
            <w:hideMark/>
          </w:tcPr>
          <w:p w14:paraId="328BAEB3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15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ABBFC6"/>
            <w:noWrap/>
            <w:vAlign w:val="bottom"/>
            <w:hideMark/>
          </w:tcPr>
          <w:p w14:paraId="33B9D60E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20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A9BDC7"/>
            <w:noWrap/>
            <w:vAlign w:val="bottom"/>
            <w:hideMark/>
          </w:tcPr>
          <w:p w14:paraId="7B55A66F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18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E480"/>
            <w:noWrap/>
            <w:vAlign w:val="bottom"/>
            <w:hideMark/>
          </w:tcPr>
          <w:p w14:paraId="1FDED7E1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19</w:t>
            </w:r>
          </w:p>
        </w:tc>
      </w:tr>
      <w:tr w:rsidR="00911280" w:rsidRPr="00911280" w14:paraId="52DCF7B0" w14:textId="77777777" w:rsidTr="00911280">
        <w:trPr>
          <w:trHeight w:val="276"/>
        </w:trPr>
        <w:tc>
          <w:tcPr>
            <w:tcW w:w="3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B3BB95" w14:textId="77777777" w:rsidR="00911280" w:rsidRPr="00911280" w:rsidRDefault="00911280" w:rsidP="00911280">
            <w:pPr>
              <w:spacing w:after="0" w:line="240" w:lineRule="auto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Proteasome machinery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000000" w:fill="9DB7D1"/>
            <w:noWrap/>
            <w:vAlign w:val="bottom"/>
            <w:hideMark/>
          </w:tcPr>
          <w:p w14:paraId="5430274F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08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000000" w:fill="B1C2C1"/>
            <w:noWrap/>
            <w:vAlign w:val="bottom"/>
            <w:hideMark/>
          </w:tcPr>
          <w:p w14:paraId="5660D5EB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25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9CB6D2"/>
            <w:noWrap/>
            <w:vAlign w:val="bottom"/>
            <w:hideMark/>
          </w:tcPr>
          <w:p w14:paraId="5BFB7881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07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ABBEC6"/>
            <w:noWrap/>
            <w:vAlign w:val="bottom"/>
            <w:hideMark/>
          </w:tcPr>
          <w:p w14:paraId="594AC86D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20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E983"/>
            <w:noWrap/>
            <w:vAlign w:val="bottom"/>
            <w:hideMark/>
          </w:tcPr>
          <w:p w14:paraId="24F7D617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15</w:t>
            </w:r>
          </w:p>
        </w:tc>
      </w:tr>
      <w:tr w:rsidR="00911280" w:rsidRPr="00911280" w14:paraId="7F9BC7BF" w14:textId="77777777" w:rsidTr="00911280">
        <w:trPr>
          <w:trHeight w:val="276"/>
        </w:trPr>
        <w:tc>
          <w:tcPr>
            <w:tcW w:w="3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16F1C9" w14:textId="77777777" w:rsidR="00911280" w:rsidRPr="00911280" w:rsidRDefault="00911280" w:rsidP="00911280">
            <w:pPr>
              <w:spacing w:after="0" w:line="240" w:lineRule="auto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Immunity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000000" w:fill="B6C4BD"/>
            <w:noWrap/>
            <w:vAlign w:val="bottom"/>
            <w:hideMark/>
          </w:tcPr>
          <w:p w14:paraId="45464D23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30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000000" w:fill="9CB6D2"/>
            <w:noWrap/>
            <w:vAlign w:val="bottom"/>
            <w:hideMark/>
          </w:tcPr>
          <w:p w14:paraId="350A1C7F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06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A9BDC7"/>
            <w:noWrap/>
            <w:vAlign w:val="bottom"/>
            <w:hideMark/>
          </w:tcPr>
          <w:p w14:paraId="5FF40A61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18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95B3D7"/>
            <w:noWrap/>
            <w:vAlign w:val="bottom"/>
            <w:hideMark/>
          </w:tcPr>
          <w:p w14:paraId="303F07B3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00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FEB84"/>
            <w:noWrap/>
            <w:vAlign w:val="bottom"/>
            <w:hideMark/>
          </w:tcPr>
          <w:p w14:paraId="7D173D68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14</w:t>
            </w:r>
          </w:p>
        </w:tc>
      </w:tr>
      <w:tr w:rsidR="00911280" w:rsidRPr="00911280" w14:paraId="5236E6FD" w14:textId="77777777" w:rsidTr="00911280">
        <w:trPr>
          <w:trHeight w:val="276"/>
        </w:trPr>
        <w:tc>
          <w:tcPr>
            <w:tcW w:w="3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4AEC17" w14:textId="77777777" w:rsidR="00911280" w:rsidRPr="00911280" w:rsidRDefault="00911280" w:rsidP="00911280">
            <w:pPr>
              <w:spacing w:after="0" w:line="240" w:lineRule="auto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Transcription factor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000000" w:fill="B0C1C2"/>
            <w:noWrap/>
            <w:vAlign w:val="bottom"/>
            <w:hideMark/>
          </w:tcPr>
          <w:p w14:paraId="534FF204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24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000000" w:fill="96B3D6"/>
            <w:noWrap/>
            <w:vAlign w:val="bottom"/>
            <w:hideMark/>
          </w:tcPr>
          <w:p w14:paraId="3D045E1E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02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A8BDC8"/>
            <w:noWrap/>
            <w:vAlign w:val="bottom"/>
            <w:hideMark/>
          </w:tcPr>
          <w:p w14:paraId="6B9B767E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17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9FB8CF"/>
            <w:noWrap/>
            <w:vAlign w:val="bottom"/>
            <w:hideMark/>
          </w:tcPr>
          <w:p w14:paraId="461DB88F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09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FBE886"/>
            <w:noWrap/>
            <w:vAlign w:val="bottom"/>
            <w:hideMark/>
          </w:tcPr>
          <w:p w14:paraId="7D3E184B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13</w:t>
            </w:r>
          </w:p>
        </w:tc>
      </w:tr>
      <w:tr w:rsidR="00911280" w:rsidRPr="00911280" w14:paraId="1208EEFE" w14:textId="77777777" w:rsidTr="00911280">
        <w:trPr>
          <w:trHeight w:val="276"/>
        </w:trPr>
        <w:tc>
          <w:tcPr>
            <w:tcW w:w="3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484790" w14:textId="77777777" w:rsidR="00911280" w:rsidRPr="00911280" w:rsidRDefault="00911280" w:rsidP="00911280">
            <w:pPr>
              <w:spacing w:after="0" w:line="240" w:lineRule="auto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Protein modification machinery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000000" w:fill="A5BBCA"/>
            <w:noWrap/>
            <w:vAlign w:val="bottom"/>
            <w:hideMark/>
          </w:tcPr>
          <w:p w14:paraId="32EE1603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15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000000" w:fill="9FB8CF"/>
            <w:noWrap/>
            <w:vAlign w:val="bottom"/>
            <w:hideMark/>
          </w:tcPr>
          <w:p w14:paraId="72CF3B7E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10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A1B9CE"/>
            <w:noWrap/>
            <w:vAlign w:val="bottom"/>
            <w:hideMark/>
          </w:tcPr>
          <w:p w14:paraId="132A38C7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11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A1B9CD"/>
            <w:noWrap/>
            <w:vAlign w:val="bottom"/>
            <w:hideMark/>
          </w:tcPr>
          <w:p w14:paraId="55D0E243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11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DFDA93"/>
            <w:noWrap/>
            <w:vAlign w:val="bottom"/>
            <w:hideMark/>
          </w:tcPr>
          <w:p w14:paraId="4985187A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12</w:t>
            </w:r>
          </w:p>
        </w:tc>
      </w:tr>
      <w:tr w:rsidR="00911280" w:rsidRPr="00911280" w14:paraId="1BB02D8B" w14:textId="77777777" w:rsidTr="00911280">
        <w:trPr>
          <w:trHeight w:val="276"/>
        </w:trPr>
        <w:tc>
          <w:tcPr>
            <w:tcW w:w="3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C5449C" w14:textId="77777777" w:rsidR="00911280" w:rsidRPr="00911280" w:rsidRDefault="00911280" w:rsidP="00911280">
            <w:pPr>
              <w:spacing w:after="0" w:line="240" w:lineRule="auto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Transcription machinery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000000" w:fill="A2BACD"/>
            <w:noWrap/>
            <w:vAlign w:val="bottom"/>
            <w:hideMark/>
          </w:tcPr>
          <w:p w14:paraId="59E619AB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12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000000" w:fill="9EB7D0"/>
            <w:noWrap/>
            <w:vAlign w:val="bottom"/>
            <w:hideMark/>
          </w:tcPr>
          <w:p w14:paraId="6B739ED8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08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A3BACC"/>
            <w:noWrap/>
            <w:vAlign w:val="bottom"/>
            <w:hideMark/>
          </w:tcPr>
          <w:p w14:paraId="4DA1A99F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13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A0B9CE"/>
            <w:noWrap/>
            <w:vAlign w:val="bottom"/>
            <w:hideMark/>
          </w:tcPr>
          <w:p w14:paraId="4DF51AFE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10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CDD09C"/>
            <w:noWrap/>
            <w:vAlign w:val="bottom"/>
            <w:hideMark/>
          </w:tcPr>
          <w:p w14:paraId="4F196122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11</w:t>
            </w:r>
          </w:p>
        </w:tc>
      </w:tr>
      <w:tr w:rsidR="00911280" w:rsidRPr="00911280" w14:paraId="6A61B901" w14:textId="77777777" w:rsidTr="00911280">
        <w:trPr>
          <w:trHeight w:val="276"/>
        </w:trPr>
        <w:tc>
          <w:tcPr>
            <w:tcW w:w="3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CFFF51" w14:textId="77777777" w:rsidR="00911280" w:rsidRPr="00911280" w:rsidRDefault="00911280" w:rsidP="00911280">
            <w:pPr>
              <w:spacing w:after="0" w:line="240" w:lineRule="auto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Cytoskeletal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000000" w:fill="A4BBCB"/>
            <w:noWrap/>
            <w:vAlign w:val="bottom"/>
            <w:hideMark/>
          </w:tcPr>
          <w:p w14:paraId="5682ADC0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14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000000" w:fill="A6BCCA"/>
            <w:noWrap/>
            <w:vAlign w:val="bottom"/>
            <w:hideMark/>
          </w:tcPr>
          <w:p w14:paraId="6E508B18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15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9FB8D0"/>
            <w:noWrap/>
            <w:vAlign w:val="bottom"/>
            <w:hideMark/>
          </w:tcPr>
          <w:p w14:paraId="22F50A96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09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99B5D4"/>
            <w:noWrap/>
            <w:vAlign w:val="bottom"/>
            <w:hideMark/>
          </w:tcPr>
          <w:p w14:paraId="2DA3E181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04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CACE9D"/>
            <w:noWrap/>
            <w:vAlign w:val="bottom"/>
            <w:hideMark/>
          </w:tcPr>
          <w:p w14:paraId="030ED082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11</w:t>
            </w:r>
          </w:p>
        </w:tc>
      </w:tr>
      <w:tr w:rsidR="00911280" w:rsidRPr="00911280" w14:paraId="52561813" w14:textId="77777777" w:rsidTr="00911280">
        <w:trPr>
          <w:trHeight w:val="276"/>
        </w:trPr>
        <w:tc>
          <w:tcPr>
            <w:tcW w:w="3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035AE5" w14:textId="77777777" w:rsidR="00911280" w:rsidRPr="00911280" w:rsidRDefault="00911280" w:rsidP="00911280">
            <w:pPr>
              <w:spacing w:after="0" w:line="240" w:lineRule="auto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Transporters/storage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000000" w:fill="AABEC7"/>
            <w:noWrap/>
            <w:vAlign w:val="bottom"/>
            <w:hideMark/>
          </w:tcPr>
          <w:p w14:paraId="15C2D384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19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000000" w:fill="9DB7D1"/>
            <w:noWrap/>
            <w:vAlign w:val="bottom"/>
            <w:hideMark/>
          </w:tcPr>
          <w:p w14:paraId="6E393E00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08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9FB8D0"/>
            <w:noWrap/>
            <w:vAlign w:val="bottom"/>
            <w:hideMark/>
          </w:tcPr>
          <w:p w14:paraId="250C780B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09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9CB6D2"/>
            <w:noWrap/>
            <w:vAlign w:val="bottom"/>
            <w:hideMark/>
          </w:tcPr>
          <w:p w14:paraId="6A660327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06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C9CD9E"/>
            <w:noWrap/>
            <w:vAlign w:val="bottom"/>
            <w:hideMark/>
          </w:tcPr>
          <w:p w14:paraId="6693E21B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10</w:t>
            </w:r>
          </w:p>
        </w:tc>
      </w:tr>
      <w:tr w:rsidR="00911280" w:rsidRPr="00911280" w14:paraId="23D894F5" w14:textId="77777777" w:rsidTr="00911280">
        <w:trPr>
          <w:trHeight w:val="276"/>
        </w:trPr>
        <w:tc>
          <w:tcPr>
            <w:tcW w:w="3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E66AD1" w14:textId="77777777" w:rsidR="00911280" w:rsidRPr="00911280" w:rsidRDefault="00911280" w:rsidP="00911280">
            <w:pPr>
              <w:spacing w:after="0" w:line="240" w:lineRule="auto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Metabolism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000000" w:fill="A6BCCA"/>
            <w:noWrap/>
            <w:vAlign w:val="bottom"/>
            <w:hideMark/>
          </w:tcPr>
          <w:p w14:paraId="619CAC90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15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000000" w:fill="9EB7D0"/>
            <w:noWrap/>
            <w:vAlign w:val="bottom"/>
            <w:hideMark/>
          </w:tcPr>
          <w:p w14:paraId="52950BF2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08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9FB8CF"/>
            <w:noWrap/>
            <w:vAlign w:val="bottom"/>
            <w:hideMark/>
          </w:tcPr>
          <w:p w14:paraId="3AF81184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10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9EB7D0"/>
            <w:noWrap/>
            <w:vAlign w:val="bottom"/>
            <w:hideMark/>
          </w:tcPr>
          <w:p w14:paraId="59C4BD2F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08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C7CC9F"/>
            <w:noWrap/>
            <w:vAlign w:val="bottom"/>
            <w:hideMark/>
          </w:tcPr>
          <w:p w14:paraId="6B9A91CF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10</w:t>
            </w:r>
          </w:p>
        </w:tc>
      </w:tr>
      <w:tr w:rsidR="00911280" w:rsidRPr="00911280" w14:paraId="196982D2" w14:textId="77777777" w:rsidTr="00911280">
        <w:trPr>
          <w:trHeight w:val="276"/>
        </w:trPr>
        <w:tc>
          <w:tcPr>
            <w:tcW w:w="3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D73E11" w14:textId="77777777" w:rsidR="00911280" w:rsidRPr="00911280" w:rsidRDefault="00911280" w:rsidP="00911280">
            <w:pPr>
              <w:spacing w:after="0" w:line="240" w:lineRule="auto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Unknown, conserved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000000" w:fill="A9BDC8"/>
            <w:noWrap/>
            <w:vAlign w:val="bottom"/>
            <w:hideMark/>
          </w:tcPr>
          <w:p w14:paraId="4A74DB75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18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000000" w:fill="9CB6D2"/>
            <w:noWrap/>
            <w:vAlign w:val="bottom"/>
            <w:hideMark/>
          </w:tcPr>
          <w:p w14:paraId="0013E3B6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06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9FB8CF"/>
            <w:noWrap/>
            <w:vAlign w:val="bottom"/>
            <w:hideMark/>
          </w:tcPr>
          <w:p w14:paraId="1613662E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09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9AB5D3"/>
            <w:noWrap/>
            <w:vAlign w:val="bottom"/>
            <w:hideMark/>
          </w:tcPr>
          <w:p w14:paraId="0143BADF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05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B8C4A6"/>
            <w:noWrap/>
            <w:vAlign w:val="bottom"/>
            <w:hideMark/>
          </w:tcPr>
          <w:p w14:paraId="1E64BB13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10</w:t>
            </w:r>
          </w:p>
        </w:tc>
      </w:tr>
      <w:tr w:rsidR="00911280" w:rsidRPr="00911280" w14:paraId="681E3093" w14:textId="77777777" w:rsidTr="00911280">
        <w:trPr>
          <w:trHeight w:val="276"/>
        </w:trPr>
        <w:tc>
          <w:tcPr>
            <w:tcW w:w="3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CC608E" w14:textId="77777777" w:rsidR="00911280" w:rsidRPr="00911280" w:rsidRDefault="00911280" w:rsidP="00911280">
            <w:pPr>
              <w:spacing w:after="0" w:line="240" w:lineRule="auto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Protein export machinery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000000" w:fill="99B5D4"/>
            <w:noWrap/>
            <w:vAlign w:val="bottom"/>
            <w:hideMark/>
          </w:tcPr>
          <w:p w14:paraId="5EA11ADD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04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000000" w:fill="99B5D4"/>
            <w:noWrap/>
            <w:vAlign w:val="bottom"/>
            <w:hideMark/>
          </w:tcPr>
          <w:p w14:paraId="65906879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04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A5BBCB"/>
            <w:noWrap/>
            <w:vAlign w:val="bottom"/>
            <w:hideMark/>
          </w:tcPr>
          <w:p w14:paraId="7004E224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14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9AB6D3"/>
            <w:noWrap/>
            <w:vAlign w:val="bottom"/>
            <w:hideMark/>
          </w:tcPr>
          <w:p w14:paraId="06646668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05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83A7BF"/>
            <w:noWrap/>
            <w:vAlign w:val="bottom"/>
            <w:hideMark/>
          </w:tcPr>
          <w:p w14:paraId="54B969D7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07</w:t>
            </w:r>
          </w:p>
        </w:tc>
      </w:tr>
      <w:tr w:rsidR="00911280" w:rsidRPr="00911280" w14:paraId="0CE9BB4C" w14:textId="77777777" w:rsidTr="00911280">
        <w:trPr>
          <w:trHeight w:val="276"/>
        </w:trPr>
        <w:tc>
          <w:tcPr>
            <w:tcW w:w="3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3A5E94" w14:textId="77777777" w:rsidR="00911280" w:rsidRPr="00911280" w:rsidRDefault="00911280" w:rsidP="00911280">
            <w:pPr>
              <w:spacing w:after="0" w:line="240" w:lineRule="auto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Protein synthesis machinery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000000" w:fill="9BB6D3"/>
            <w:noWrap/>
            <w:vAlign w:val="bottom"/>
            <w:hideMark/>
          </w:tcPr>
          <w:p w14:paraId="7F4B322C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05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000000" w:fill="96B3D6"/>
            <w:noWrap/>
            <w:vAlign w:val="bottom"/>
            <w:hideMark/>
          </w:tcPr>
          <w:p w14:paraId="02D0BD18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02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9CB7D1"/>
            <w:noWrap/>
            <w:vAlign w:val="bottom"/>
            <w:hideMark/>
          </w:tcPr>
          <w:p w14:paraId="1CF305FB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07</w:t>
            </w:r>
          </w:p>
        </w:tc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000000" w:fill="98B4D5"/>
            <w:noWrap/>
            <w:vAlign w:val="bottom"/>
            <w:hideMark/>
          </w:tcPr>
          <w:p w14:paraId="323933DF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03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000000" w:fill="538DD5"/>
            <w:noWrap/>
            <w:vAlign w:val="bottom"/>
            <w:hideMark/>
          </w:tcPr>
          <w:p w14:paraId="5787B9A4" w14:textId="77777777" w:rsidR="00911280" w:rsidRPr="00911280" w:rsidRDefault="00911280" w:rsidP="00911280">
            <w:pPr>
              <w:spacing w:after="0" w:line="240" w:lineRule="auto"/>
              <w:jc w:val="right"/>
              <w:rPr>
                <w:rFonts w:ascii="Verdana" w:eastAsia="Times New Roman" w:hAnsi="Verdana" w:cs="Times New Roman"/>
                <w:color w:val="000000"/>
              </w:rPr>
            </w:pPr>
            <w:r w:rsidRPr="00911280">
              <w:rPr>
                <w:rFonts w:ascii="Verdana" w:eastAsia="Times New Roman" w:hAnsi="Verdana" w:cs="Times New Roman"/>
                <w:color w:val="000000"/>
              </w:rPr>
              <w:t>0.04</w:t>
            </w:r>
          </w:p>
        </w:tc>
      </w:tr>
    </w:tbl>
    <w:p w14:paraId="0432A565" w14:textId="77777777" w:rsidR="00911280" w:rsidRPr="00911280" w:rsidRDefault="00911280" w:rsidP="001A7248"/>
    <w:sectPr w:rsidR="00911280" w:rsidRPr="00911280" w:rsidSect="001A7248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6AD33C1" w14:textId="77777777" w:rsidR="00BE7DB5" w:rsidRDefault="00BE7DB5" w:rsidP="00433271">
      <w:pPr>
        <w:spacing w:after="0" w:line="240" w:lineRule="auto"/>
      </w:pPr>
      <w:r>
        <w:separator/>
      </w:r>
    </w:p>
  </w:endnote>
  <w:endnote w:type="continuationSeparator" w:id="0">
    <w:p w14:paraId="73C79AC3" w14:textId="77777777" w:rsidR="00BE7DB5" w:rsidRDefault="00BE7DB5" w:rsidP="004332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614884F" w14:textId="77777777" w:rsidR="00BE7DB5" w:rsidRDefault="00BE7DB5" w:rsidP="00433271">
      <w:pPr>
        <w:spacing w:after="0" w:line="240" w:lineRule="auto"/>
      </w:pPr>
      <w:r>
        <w:separator/>
      </w:r>
    </w:p>
  </w:footnote>
  <w:footnote w:type="continuationSeparator" w:id="0">
    <w:p w14:paraId="680A4666" w14:textId="77777777" w:rsidR="00BE7DB5" w:rsidRDefault="00BE7DB5" w:rsidP="00433271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1B468F6"/>
    <w:multiLevelType w:val="hybridMultilevel"/>
    <w:tmpl w:val="D660D7CE"/>
    <w:lvl w:ilvl="0" w:tplc="8B0CC436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oNotDisplayPageBoundaries/>
  <w:defaultTabStop w:val="720"/>
  <w:hyphenationZone w:val="425"/>
  <w:characterSpacingControl w:val="doNotCompress"/>
  <w:hdrShapeDefaults>
    <o:shapedefaults v:ext="edit" spidmax="8193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9C2A6B"/>
    <w:rsid w:val="00000114"/>
    <w:rsid w:val="000414DF"/>
    <w:rsid w:val="00061956"/>
    <w:rsid w:val="00063BCB"/>
    <w:rsid w:val="001164D9"/>
    <w:rsid w:val="001A7248"/>
    <w:rsid w:val="001D41B7"/>
    <w:rsid w:val="001E5FA4"/>
    <w:rsid w:val="00307C25"/>
    <w:rsid w:val="00326064"/>
    <w:rsid w:val="00355DD7"/>
    <w:rsid w:val="00360101"/>
    <w:rsid w:val="00394C19"/>
    <w:rsid w:val="00433271"/>
    <w:rsid w:val="004D0B73"/>
    <w:rsid w:val="005077E3"/>
    <w:rsid w:val="00532E52"/>
    <w:rsid w:val="005531CD"/>
    <w:rsid w:val="005665D9"/>
    <w:rsid w:val="00596481"/>
    <w:rsid w:val="0061252A"/>
    <w:rsid w:val="0067502A"/>
    <w:rsid w:val="006D08A8"/>
    <w:rsid w:val="007028B8"/>
    <w:rsid w:val="00911280"/>
    <w:rsid w:val="009A5332"/>
    <w:rsid w:val="009C2A6B"/>
    <w:rsid w:val="00A06A5A"/>
    <w:rsid w:val="00A639D2"/>
    <w:rsid w:val="00A81291"/>
    <w:rsid w:val="00A97298"/>
    <w:rsid w:val="00BE7DB5"/>
    <w:rsid w:val="00C13084"/>
    <w:rsid w:val="00CE0FAD"/>
    <w:rsid w:val="00D15295"/>
    <w:rsid w:val="00D82D2C"/>
    <w:rsid w:val="00EC25F4"/>
    <w:rsid w:val="00F4355C"/>
    <w:rsid w:val="00F54866"/>
    <w:rsid w:val="00F963A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193"/>
    <o:shapelayout v:ext="edit">
      <o:idmap v:ext="edit" data="1"/>
    </o:shapelayout>
  </w:shapeDefaults>
  <w:decimalSymbol w:val="."/>
  <w:listSeparator w:val=","/>
  <w14:docId w14:val="3D0997B7"/>
  <w15:chartTrackingRefBased/>
  <w15:docId w15:val="{98C666D7-220A-45BF-8DD9-EABEACD2E36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1164D9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semiHidden/>
    <w:unhideWhenUsed/>
    <w:rsid w:val="00532E52"/>
    <w:rPr>
      <w:color w:val="0563C1"/>
      <w:u w:val="single"/>
    </w:rPr>
  </w:style>
  <w:style w:type="paragraph" w:styleId="ListParagraph">
    <w:name w:val="List Paragraph"/>
    <w:basedOn w:val="Normal"/>
    <w:uiPriority w:val="34"/>
    <w:qFormat/>
    <w:rsid w:val="001A7248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43327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33271"/>
  </w:style>
  <w:style w:type="paragraph" w:styleId="Footer">
    <w:name w:val="footer"/>
    <w:basedOn w:val="Normal"/>
    <w:link w:val="FooterChar"/>
    <w:uiPriority w:val="99"/>
    <w:unhideWhenUsed/>
    <w:rsid w:val="0043327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33271"/>
  </w:style>
  <w:style w:type="paragraph" w:styleId="BalloonText">
    <w:name w:val="Balloon Text"/>
    <w:basedOn w:val="Normal"/>
    <w:link w:val="BalloonTextChar"/>
    <w:uiPriority w:val="99"/>
    <w:semiHidden/>
    <w:unhideWhenUsed/>
    <w:rsid w:val="001D41B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D41B7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0107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5980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936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3969463">
          <w:marLeft w:val="0"/>
          <w:marRight w:val="0"/>
          <w:marTop w:val="0"/>
          <w:marBottom w:val="0"/>
          <w:divBdr>
            <w:top w:val="none" w:sz="0" w:space="0" w:color="auto"/>
            <w:left w:val="single" w:sz="24" w:space="5" w:color="AEB0B5"/>
            <w:bottom w:val="none" w:sz="0" w:space="0" w:color="auto"/>
            <w:right w:val="none" w:sz="0" w:space="0" w:color="auto"/>
          </w:divBdr>
          <w:divsChild>
            <w:div w:id="470951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45184078">
                  <w:marLeft w:val="72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87042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619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404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9379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ncbi.nlm.nih.gov/sra/?term=SRR6471062" TargetMode="External"/><Relationship Id="rId13" Type="http://schemas.openxmlformats.org/officeDocument/2006/relationships/hyperlink" Target="https://www.ncbi.nlm.nih.gov/biosample/?term=SAMN08332486" TargetMode="External"/><Relationship Id="rId18" Type="http://schemas.openxmlformats.org/officeDocument/2006/relationships/hyperlink" Target="https://www.ncbi.nlm.nih.gov/sra/?term=SRR6471057" TargetMode="External"/><Relationship Id="rId26" Type="http://schemas.openxmlformats.org/officeDocument/2006/relationships/hyperlink" Target="file:///E:\vera\all\links\pep\Antri-134380_FR6_1-571-pep.txt" TargetMode="External"/><Relationship Id="rId39" Type="http://schemas.openxmlformats.org/officeDocument/2006/relationships/theme" Target="theme/theme1.xml"/><Relationship Id="rId3" Type="http://schemas.openxmlformats.org/officeDocument/2006/relationships/settings" Target="settings.xml"/><Relationship Id="rId21" Type="http://schemas.openxmlformats.org/officeDocument/2006/relationships/hyperlink" Target="file:///E:\vera\all\links\pep\Anmarj-153169_FR3_1-492-pep.txt" TargetMode="External"/><Relationship Id="rId34" Type="http://schemas.openxmlformats.org/officeDocument/2006/relationships/hyperlink" Target="file:///E:\vera\all\links\pep\AnnunSigp-37852_FR5_46-625-pep.txt" TargetMode="External"/><Relationship Id="rId7" Type="http://schemas.openxmlformats.org/officeDocument/2006/relationships/hyperlink" Target="https://www.ncbi.nlm.nih.gov/biosample/?term=SAMN08332483" TargetMode="External"/><Relationship Id="rId12" Type="http://schemas.openxmlformats.org/officeDocument/2006/relationships/hyperlink" Target="https://www.ncbi.nlm.nih.gov/sra/?term=SRR6471060" TargetMode="External"/><Relationship Id="rId17" Type="http://schemas.openxmlformats.org/officeDocument/2006/relationships/hyperlink" Target="https://www.ncbi.nlm.nih.gov/biosample/?term=SAMN08332488" TargetMode="External"/><Relationship Id="rId25" Type="http://schemas.openxmlformats.org/officeDocument/2006/relationships/hyperlink" Target="file:///E:\vera\all\links\pep\Antri-133769_FR4_1-572-pep.txt" TargetMode="External"/><Relationship Id="rId33" Type="http://schemas.openxmlformats.org/officeDocument/2006/relationships/hyperlink" Target="file:///E:\vera\all\links\pep\AntriSigP-135781_FR6_480-1054-pep.txt" TargetMode="External"/><Relationship Id="rId38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hyperlink" Target="https://www.ncbi.nlm.nih.gov/sra/?term=SRR6471058" TargetMode="External"/><Relationship Id="rId20" Type="http://schemas.openxmlformats.org/officeDocument/2006/relationships/hyperlink" Target="file:///E:\vera\all\links\pep\Anbra-147290_FR2_1-576-pep.txt" TargetMode="External"/><Relationship Id="rId29" Type="http://schemas.openxmlformats.org/officeDocument/2006/relationships/hyperlink" Target="file:///E:\vera\all\links\pep\Andar-111603_FR2_22-619-pep.txt" TargetMode="Externa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https://www.ncbi.nlm.nih.gov/biosample/?term=SAMN08332485" TargetMode="External"/><Relationship Id="rId24" Type="http://schemas.openxmlformats.org/officeDocument/2006/relationships/hyperlink" Target="file:///E:\vera\all\links\pep\AnnunSigp-38604_FR2_1-577-pep.txt" TargetMode="External"/><Relationship Id="rId32" Type="http://schemas.openxmlformats.org/officeDocument/2006/relationships/hyperlink" Target="file:///E:\vera\all\links\pep\Antri-135781_FR6_480-1054-pep.txt" TargetMode="External"/><Relationship Id="rId37" Type="http://schemas.openxmlformats.org/officeDocument/2006/relationships/hyperlink" Target="file:///E:\vera\all\links\pep\Anbra-146985_FR3_1-345-pep.txt" TargetMode="External"/><Relationship Id="rId5" Type="http://schemas.openxmlformats.org/officeDocument/2006/relationships/footnotes" Target="footnotes.xml"/><Relationship Id="rId15" Type="http://schemas.openxmlformats.org/officeDocument/2006/relationships/hyperlink" Target="https://www.ncbi.nlm.nih.gov/biosample/?term=SAMN08332487" TargetMode="External"/><Relationship Id="rId23" Type="http://schemas.openxmlformats.org/officeDocument/2006/relationships/hyperlink" Target="file:///E:\vera\all\links\pep\AnnunSigp-39092_FR4_1-583-pep.txt" TargetMode="External"/><Relationship Id="rId28" Type="http://schemas.openxmlformats.org/officeDocument/2006/relationships/hyperlink" Target="file:///E:\vera\all\links\pep\AndaSigp-111602_FR4_5-579-pep.txt" TargetMode="External"/><Relationship Id="rId36" Type="http://schemas.openxmlformats.org/officeDocument/2006/relationships/hyperlink" Target="file:///E:\vera\all\links\pep\Andar-97451_FR6_53-586-pep.txt" TargetMode="External"/><Relationship Id="rId10" Type="http://schemas.openxmlformats.org/officeDocument/2006/relationships/hyperlink" Target="https://www.ncbi.nlm.nih.gov/sra/?term=SRR6471061" TargetMode="External"/><Relationship Id="rId19" Type="http://schemas.openxmlformats.org/officeDocument/2006/relationships/hyperlink" Target="file:///E:\vera\all\links\pep\AnbraSigP-146759_FR4_1-582-pep.txt" TargetMode="External"/><Relationship Id="rId31" Type="http://schemas.openxmlformats.org/officeDocument/2006/relationships/hyperlink" Target="file:///E:\vera\all\links\pep\AnnunSigp-38029_FR2_1-561-pep.txt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www.ncbi.nlm.nih.gov/biosample/?term=SAMN08332484" TargetMode="External"/><Relationship Id="rId14" Type="http://schemas.openxmlformats.org/officeDocument/2006/relationships/hyperlink" Target="https://www.ncbi.nlm.nih.gov/sra/?term=SRR6471059" TargetMode="External"/><Relationship Id="rId22" Type="http://schemas.openxmlformats.org/officeDocument/2006/relationships/hyperlink" Target="file:///E:\vera\all\links\pep\Anbra-116766_FR3_1-392-pep.txt" TargetMode="External"/><Relationship Id="rId27" Type="http://schemas.openxmlformats.org/officeDocument/2006/relationships/hyperlink" Target="file:///E:\vera\all\links\pep\AndaSigp-111604_FR1_24-598-pep.txt" TargetMode="External"/><Relationship Id="rId30" Type="http://schemas.openxmlformats.org/officeDocument/2006/relationships/hyperlink" Target="file:///E:\vera\all\links\pep\Anmarj-167613_FR5_583-1123-pep.txt" TargetMode="External"/><Relationship Id="rId35" Type="http://schemas.openxmlformats.org/officeDocument/2006/relationships/hyperlink" Target="file:///E:\vera\all\links\pep\Anbra-145239_FR6_1-564-pep.tx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6</Pages>
  <Words>1411</Words>
  <Characters>8046</Characters>
  <Application>Microsoft Office Word</Application>
  <DocSecurity>0</DocSecurity>
  <Lines>67</Lines>
  <Paragraphs>18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94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ibeiro, Jose (NIH/NIAID) [E]</dc:creator>
  <cp:keywords/>
  <dc:description/>
  <cp:lastModifiedBy>Ribeiro, Jose (NIH/NIAID) [E]</cp:lastModifiedBy>
  <cp:revision>2</cp:revision>
  <dcterms:created xsi:type="dcterms:W3CDTF">2018-10-26T16:06:00Z</dcterms:created>
  <dcterms:modified xsi:type="dcterms:W3CDTF">2018-10-26T16:06:00Z</dcterms:modified>
</cp:coreProperties>
</file>